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17D25B" w14:textId="77777777" w:rsidR="00CB743F" w:rsidRDefault="00CB743F" w:rsidP="00CB743F">
      <w:pPr>
        <w:spacing w:line="360" w:lineRule="auto"/>
      </w:pPr>
      <w:r>
        <w:t>This essay seeks to provide a working definition of qualitative research, to identify common qualitative methods and methodologies and consider some of the advantages and disadvantages of the qualitative approach through the frame of public health and health research studies.</w:t>
      </w:r>
    </w:p>
    <w:p w14:paraId="36ED96DF" w14:textId="77777777" w:rsidR="00CB743F" w:rsidRPr="00F57032" w:rsidRDefault="00CB743F" w:rsidP="00CB743F">
      <w:pPr>
        <w:spacing w:line="360" w:lineRule="auto"/>
      </w:pPr>
      <w:r>
        <w:t xml:space="preserve">“Qualitative research is the systematic inquiry into social phenomena in natural settings” </w:t>
      </w:r>
      <w:r>
        <w:fldChar w:fldCharType="begin"/>
      </w:r>
      <w:r>
        <w:instrText xml:space="preserve"> ADDIN ZOTERO_ITEM CSL_CITATION {"citationID":"KOG5oIJX","properties":{"formattedCitation":"(Teherani {\\i{}et al.}, 2015)","plainCitation":"(Teherani et al., 2015)","noteIndex":0},"citationItems":[{"id":512,"uris":["http://zotero.org/users/7392229/items/KG3I9W4T"],"itemData":{"id":512,"type":"article-journal","archive":"PubMed","archive_location":"26692985","container-title":"Journal of graduate medical education","DOI":"10.4300/JGME-D-15-00414.1","ISSN":"1949-8357","issue":"4","journalAbbreviation":"J Grad Med Educ","language":"eng","note":"publisher: The Accreditation Council for Graduate Medical Education","page":"669-670","title":"Choosing a Qualitative Research Approach","volume":"7","author":[{"family":"Teherani","given":"Arianne"},{"family":"Martimianakis","given":"Tina"},{"family":"Stenfors-Hayes","given":"Terese"},{"family":"Wadhwa","given":"Anupma"},{"family":"Varpio","given":"Lara"}],"issued":{"date-parts":[["2015",12]]}}}],"schema":"https://github.com/citation-style-language/schema/raw/master/csl-citation.json"} </w:instrText>
      </w:r>
      <w:r>
        <w:fldChar w:fldCharType="separate"/>
      </w:r>
      <w:r w:rsidRPr="00F57032">
        <w:t>(Teherani et al., 2015)</w:t>
      </w:r>
      <w:r>
        <w:fldChar w:fldCharType="end"/>
      </w:r>
      <w:r>
        <w:t xml:space="preserve">. “In qualitative research, the researcher is the main data collection instrument. The researcher examines why events occur, what happens, and what those events mean to the participants studied”  </w:t>
      </w:r>
      <w:r>
        <w:fldChar w:fldCharType="begin"/>
      </w:r>
      <w:r>
        <w:instrText xml:space="preserve"> ADDIN ZOTERO_ITEM CSL_CITATION {"citationID":"177yhO7c","properties":{"formattedCitation":"(Bogdan and Biklen, 1997)","plainCitation":"(Bogdan and Biklen, 1997)","noteIndex":0},"citationItems":[{"id":514,"uris":["http://zotero.org/users/7392229/items/4LDGYVWV"],"itemData":{"id":514,"type":"book","ISBN":"0-205-27564-8","publisher":"Allyn &amp; Bacon Boston, MA","title":"Qualitative research for education","author":[{"family":"Bogdan","given":"Robert"},{"family":"Biklen","given":"Sari Knopp"}],"issued":{"date-parts":[["1997"]]}}}],"schema":"https://github.com/citation-style-language/schema/raw/master/csl-citation.json"} </w:instrText>
      </w:r>
      <w:r>
        <w:fldChar w:fldCharType="separate"/>
      </w:r>
      <w:r w:rsidRPr="00F57032">
        <w:t>(Bogdan and Biklen, 1997)</w:t>
      </w:r>
      <w:r>
        <w:fldChar w:fldCharType="end"/>
      </w:r>
      <w:r>
        <w:t xml:space="preserve"> </w:t>
      </w:r>
      <w:r>
        <w:fldChar w:fldCharType="begin"/>
      </w:r>
      <w:r>
        <w:instrText xml:space="preserve"> ADDIN ZOTERO_ITEM CSL_CITATION {"citationID":"DrwTG6zv","properties":{"formattedCitation":"(Strauss and Corbin, 1998)","plainCitation":"(Strauss and Corbin, 1998)","noteIndex":0},"citationItems":[{"id":515,"uris":["http://zotero.org/users/7392229/items/8RPDGNAX"],"itemData":{"id":515,"type":"article-journal","note":"publisher: Thousand oaks, CA: Sage publications","title":"Basics of qualitative research techniques","author":[{"family":"Strauss","given":"Anselm"},{"family":"Corbin","given":"Juliet"}],"issued":{"date-parts":[["1998"]]}}}],"schema":"https://github.com/citation-style-language/schema/raw/master/csl-citation.json"} </w:instrText>
      </w:r>
      <w:r>
        <w:fldChar w:fldCharType="separate"/>
      </w:r>
      <w:r w:rsidRPr="00F57032">
        <w:t>(Strauss and Corbin, 1998)</w:t>
      </w:r>
      <w:r>
        <w:fldChar w:fldCharType="end"/>
      </w:r>
      <w:r>
        <w:t>. It</w:t>
      </w:r>
      <w:r w:rsidRPr="00F57032">
        <w:t xml:space="preserve"> adopts an inductive, iterative approach to explore social or human issues </w:t>
      </w:r>
      <w:r>
        <w:fldChar w:fldCharType="begin"/>
      </w:r>
      <w:r>
        <w:instrText xml:space="preserve"> ADDIN ZOTERO_ITEM CSL_CITATION {"citationID":"7ZpjztiR","properties":{"formattedCitation":"(Isaacs, 2014)","plainCitation":"(Isaacs, 2014)","noteIndex":0},"citationItems":[{"id":417,"uris":["http://zotero.org/users/7392229/items/XN8UR4K5"],"itemData":{"id":417,"type":"article-journal","container-title":"International journal of medicine and public health","DOI":"10.4103/2230-8598.144055","ISSN":"2230-8598","issue":"4","language":"English","note":"publisher: Medknow Publications and Media Pvt. Ltd","page":"318","title":"An overview of qualitative research methodology for public health researchers","volume":"4","author":[{"family":"Isaacs","given":"Anton"}],"issued":{"date-parts":[["2014"]]}}}],"schema":"https://github.com/citation-style-language/schema/raw/master/csl-citation.json"} </w:instrText>
      </w:r>
      <w:r>
        <w:fldChar w:fldCharType="separate"/>
      </w:r>
      <w:r w:rsidRPr="00F57032">
        <w:t>(Isaacs, 2014)</w:t>
      </w:r>
      <w:r>
        <w:fldChar w:fldCharType="end"/>
      </w:r>
      <w:r>
        <w:t>, fundamentally differing from</w:t>
      </w:r>
      <w:r w:rsidRPr="00F57032">
        <w:t xml:space="preserve"> the deductive, hypothesis testing process implicit in quantitative studies </w:t>
      </w:r>
      <w:r w:rsidRPr="00F57032">
        <w:fldChar w:fldCharType="begin"/>
      </w:r>
      <w:r w:rsidRPr="00F57032">
        <w:instrText xml:space="preserve"> ADDIN ZOTERO_ITEM CSL_CITATION {"citationID":"DHOZRAbQ","properties":{"formattedCitation":"(Taylor, Bogdan and DeVault, 2016)","plainCitation":"(Taylor, Bogdan and DeVault, 2016)","dontUpdate":true,"noteIndex":0},"citationItems":[{"id":492,"uris":["http://zotero.org/users/7392229/items/XHTHF75F"],"itemData":{"id":492,"type":"book","collection-number":"Book, Whole","edition":"Fourth","event-place":"Hoboken, New Jersey","ISBN":"1118767306","language":"English","publisher":"John Wiley &amp; Sons","publisher-place":"Hoboken, New Jersey","title":"Introduction to qualitative research methods: a guidebook and resource","URL":"https://go.exlibris.link/b51WnZZX","author":[{"family":"Taylor","given":"Steven J."},{"family":"Bogdan","given":"Robert"},{"family":"DeVault","given":"Marjorie L."}],"issued":{"date-parts":[["2016"]]}}}],"schema":"https://github.com/citation-style-language/schema/raw/master/csl-citation.json"} </w:instrText>
      </w:r>
      <w:r w:rsidRPr="00F57032">
        <w:fldChar w:fldCharType="separate"/>
      </w:r>
      <w:r w:rsidRPr="00F57032">
        <w:t>(Taylor, Bogdan and DeVault, 2016 P25)</w:t>
      </w:r>
      <w:r w:rsidRPr="00F57032">
        <w:fldChar w:fldCharType="end"/>
      </w:r>
      <w:r w:rsidRPr="00F57032">
        <w:t xml:space="preserve">. It seeks to “understand individuals’ experiences, lifeworld and ‘collective’ social meanings that underpin that lifeworld “ </w:t>
      </w:r>
      <w:r w:rsidRPr="00F57032">
        <w:fldChar w:fldCharType="begin"/>
      </w:r>
      <w:r w:rsidRPr="00F57032">
        <w:instrText xml:space="preserve"> ADDIN ZOTERO_ITEM CSL_CITATION {"citationID":"j0VnfvM6","properties":{"formattedCitation":"(McClean {\\i{}et al.}, 2020)","plainCitation":"(McClean et al., 2020)","dontUpdate":true,"noteIndex":0},"citationItems":[{"id":403,"uris":["http://zotero.org/users/7392229/items/WFHUJXVB"],"itemData":{"id":403,"type":"book","collection-number":"Book, Whole","event-place":"Los Angeles","ISBN":"9781526430014","language":"English","publisher":"SAGE","publisher-place":"Los Angeles","title":"Research methods for public health","URL":"https://go.exlibris.link/YjjH4GBd","author":[{"family":"McClean","given":"Stuart"},{"family":"Bray","given":"Isabelle"},{"family":"De Viggiani","given":"Nick"},{"family":"Bird","given":"Emma"},{"family":"Pilkington","given":"Paul Andrew"}],"issued":{"date-parts":[["2020"]]}}}],"schema":"https://github.com/citation-style-language/schema/raw/master/csl-citation.json"} </w:instrText>
      </w:r>
      <w:r w:rsidRPr="00F57032">
        <w:fldChar w:fldCharType="separate"/>
      </w:r>
      <w:r w:rsidRPr="00F57032">
        <w:t>(McClean et al., 2020 p.87)</w:t>
      </w:r>
      <w:r w:rsidRPr="00F57032">
        <w:fldChar w:fldCharType="end"/>
      </w:r>
      <w:r w:rsidRPr="00F57032">
        <w:t>.</w:t>
      </w:r>
    </w:p>
    <w:p w14:paraId="53C1AA20" w14:textId="77777777" w:rsidR="00CB743F" w:rsidRPr="00F57032" w:rsidRDefault="00CB743F" w:rsidP="00CB743F">
      <w:pPr>
        <w:spacing w:line="360" w:lineRule="auto"/>
      </w:pPr>
      <w:r w:rsidRPr="00F57032">
        <w:t xml:space="preserve">Qualitative research is rooted in anthropology and sociology, with data being gathered in natural, real-world settings rather than a laboratory. It is particularly useful to determine why people, groups or communities may make certain decisions or act in a certain way, focusing on cultures and what people feel, say, mean and do. </w:t>
      </w:r>
      <w:r w:rsidRPr="00F57032">
        <w:fldChar w:fldCharType="begin"/>
      </w:r>
      <w:r w:rsidRPr="00F57032">
        <w:instrText xml:space="preserve"> ADDIN ZOTERO_ITEM CSL_CITATION {"citationID":"YZourvxC","properties":{"formattedCitation":"(Taylor and Francis, 2013)","plainCitation":"(Taylor and Francis, 2013)","noteIndex":0},"citationItems":[{"id":400,"uris":["http://zotero.org/users/7392229/items/FCJS4GBF"],"itemData":{"id":400,"type":"book","abstract":"There is a growing interest in, and acceptance of, qualitative research approaches in the health science disciplines, both as standalone methodologies and integrated with quantitative designs in mixed methods approaches. This comprehensive text provides deeper knowledge and application of a wide range of methodologies, methods and processes, enabling readers to develop their qualitative research skills.\n\nDivided into two parts, focusing first on methodologies and then on methods and processes, the text also includes revision of essential aspects of quantitative research as they apply to mixed methods research and a discussion of the uptake of qualitative research in the health sciences.\n\nThe methodologies covered include: Grounded Theory; Historical Research; Ethnography; Phenomenology; Narrative Inquiry; Case Study Research; Critical Ethnography; Action Research and Mixed Methods.\n\nThe methods and processes covered include:Interviewing and Analysis; Group Work and Analysis; Narrative Analysis; Discourse Analysis.\n\nUsing accessible language to help extend readers' practical research skills, this is a thorough and reliable text to guide advanced students and researchers from all health-related disciplines - including nursing, midwifery, public health and physiotherapy - to the best use of qualitative research.;There is a growing interest in, and acceptance of, qualitative research approaches in the health science disciplines, both as standalone methodologies and integrated with quantitative designs in mixed methods approaches. This comprehensive text provides deeper knowledge and application of a wide range of methodologies, methods and processes, enabling readers to develop their qualitative research skills. Divided into two parts, focusing first on methodologies and then on methods and processes, the text also includes revision of essential aspects of quantitative research as they apply to mixed methods research and a discussion of the uptake of qualitative research in the health sciences. The methodologies covered include: Grounded Theory; Historical Research; Ethnography; Phenomenology; Narrative Inquiry; Case Study Research; Critical Ethnography; Action Research and Mixed Methods. The methods and processes covered include: Interviewing and Analysis; Group Work and Analysis; Narrative Analysis; Discourse Analysis. Using accessible language to help extend readers' practical research skills, this is a thorough and reliable text to guide advanced students and researchers from all health-related disciplines - including nursing, midwifery, public health and physiotherapy - to the best use of qualitative research.;","collection-number":"Book, Whole","event-place":"Abingdon, Oxon","ISBN":"9780415682619","language":"English","note":"DOI: 10.4324/9780203777176","publisher":"Routledge","publisher-place":"Abingdon, Oxon","title":"Qualitative research in the health sciences: methodologies, methods, and processes","URL":"https://go.exlibris.link/z6czhfgH","author":[{"family":"Taylor","given":"Beverley J."},{"family":"Francis","given":"Karen"}],"issued":{"date-parts":[["2013"]]}}}],"schema":"https://github.com/citation-style-language/schema/raw/master/csl-citation.json"} </w:instrText>
      </w:r>
      <w:r w:rsidRPr="00F57032">
        <w:fldChar w:fldCharType="separate"/>
      </w:r>
      <w:r w:rsidRPr="00F57032">
        <w:t>(Taylor and Francis, 2013)</w:t>
      </w:r>
      <w:r w:rsidRPr="00F57032">
        <w:fldChar w:fldCharType="end"/>
      </w:r>
      <w:r w:rsidRPr="00F57032">
        <w:t xml:space="preserve">. Data is gathered by </w:t>
      </w:r>
      <w:r>
        <w:t xml:space="preserve">interacting, interviewing, and observing individuals or groups, documenting the data retrieved and identifying general statements and underlying themes in the narrative </w:t>
      </w:r>
      <w:r>
        <w:fldChar w:fldCharType="begin"/>
      </w:r>
      <w:r>
        <w:instrText xml:space="preserve"> ADDIN ZOTERO_ITEM CSL_CITATION {"citationID":"wr7TSDft","properties":{"formattedCitation":"(Silva, 2008)","plainCitation":"(Silva, 2008)","noteIndex":0},"citationItems":[{"id":495,"uris":["http://zotero.org/users/7392229/items/IER76W7N"],"itemData":{"id":495,"type":"article-journal","abstract":"This book is a well-informed introduction to qualitative research methodologies and is organized as a guide for the preparation of qualitative research proposals. It describes and discusses, in seven chapters, different types of qualitative research and the appropriate methods of data collection, analysis and interpretation. This fourth edition includes references to recent theoretical and methodological developments associated with post-modern, feminist and post-colonial perspectives as well as the new challenges faced by online qualitative research. It is a useful reference for undergraduate and graduate students interested to develop a qualitative research project. URN: urn:nbn:de:0114-fqs0803137","container-title":"Forum, qualitative social research","issue":"3","language":"English;German;","note":"publisher-place: Berlin\npublisher: Freie Universität Berlin","title":"Review: Catherine Marshall &amp; Gretchen B. Rossman (2006). Designing Qualitative Research","URL":"https://go.exlibris.link/6tgyHmPG","volume":"9","author":[{"family":"Silva","given":"Carlos Nunes"}],"issued":{"date-parts":[["2008"]]}}}],"schema":"https://github.com/citation-style-language/schema/raw/master/csl-citation.json"} </w:instrText>
      </w:r>
      <w:r>
        <w:fldChar w:fldCharType="separate"/>
      </w:r>
      <w:r w:rsidRPr="00F57032">
        <w:t>(Silva, 2008)</w:t>
      </w:r>
      <w:r>
        <w:fldChar w:fldCharType="end"/>
      </w:r>
      <w:r>
        <w:t xml:space="preserve">. </w:t>
      </w:r>
    </w:p>
    <w:p w14:paraId="47A8618B" w14:textId="77777777" w:rsidR="00CB743F" w:rsidRPr="00F57032" w:rsidRDefault="00CB743F" w:rsidP="00CB743F">
      <w:pPr>
        <w:spacing w:line="360" w:lineRule="auto"/>
      </w:pPr>
      <w:r w:rsidRPr="00F57032">
        <w:t xml:space="preserve">Quantitative research has a positivistic ontology, i.e., that there is a “real” world that can be measured, predicted, and explained. The epistemology of quantitative research usually attempts to be separate (double blind, impartial) to avoid bias and distortion. </w:t>
      </w:r>
    </w:p>
    <w:p w14:paraId="21B2FC1F" w14:textId="77777777" w:rsidR="00CB743F" w:rsidRPr="00F57032" w:rsidRDefault="00CB743F" w:rsidP="00CB743F">
      <w:pPr>
        <w:spacing w:line="360" w:lineRule="auto"/>
      </w:pPr>
      <w:r>
        <w:t>I</w:t>
      </w:r>
      <w:r w:rsidRPr="00F57032">
        <w:t xml:space="preserve">n qualitative research, the relationship between interviewer and interviewee is seen as unavoidable and as being of interest. The ontological approach typically adopts a social constructivist thinking approach accepting that truth and reality have no absolute value but are situationally variable </w:t>
      </w:r>
      <w:r w:rsidRPr="00F57032">
        <w:fldChar w:fldCharType="begin"/>
      </w:r>
      <w:r w:rsidRPr="00F57032">
        <w:instrText xml:space="preserve"> ADDIN ZOTERO_ITEM CSL_CITATION {"citationID":"H9V25frZ","properties":{"formattedCitation":"(Moses and Knutsen, 2019)","plainCitation":"(Moses and Knutsen, 2019)","noteIndex":0},"citationItems":[{"id":498,"uris":["http://zotero.org/users/7392229/items/WH4WJFMM"],"itemData":{"id":498,"type":"book","collection-number":"Book, Whole","edition":"Third","event-place":"London","ISBN":"1352005530","language":"English","publisher":"Macmillan Education","publisher-place":"London","title":"Ways of knowing: competing methodologies and methods in social and political research","URL":"https://go.exlibris.link/bB93hccl","author":[{"family":"Moses","given":"Jonathon Wayne"},{"family":"Knutsen","given":"Torbjorn L."}],"issued":{"date-parts":[["2019"]]}}}],"schema":"https://github.com/citation-style-language/schema/raw/master/csl-citation.json"} </w:instrText>
      </w:r>
      <w:r w:rsidRPr="00F57032">
        <w:fldChar w:fldCharType="separate"/>
      </w:r>
      <w:r w:rsidRPr="00F57032">
        <w:t>(Moses and Knutsen, 2019)</w:t>
      </w:r>
      <w:r w:rsidRPr="00F57032">
        <w:fldChar w:fldCharType="end"/>
      </w:r>
      <w:r w:rsidRPr="00F57032">
        <w:t xml:space="preserve">. </w:t>
      </w:r>
    </w:p>
    <w:p w14:paraId="6A7EF6F1" w14:textId="77777777" w:rsidR="00CB743F" w:rsidRPr="00F57032" w:rsidRDefault="00CB743F" w:rsidP="00CB743F">
      <w:pPr>
        <w:spacing w:line="360" w:lineRule="auto"/>
      </w:pPr>
      <w:r w:rsidRPr="00F57032">
        <w:t xml:space="preserve">In quantitative studies the randomness of samples, statistical analysis, representative sample sizes and use of probability theory are key to the quality and confidence in results </w:t>
      </w:r>
      <w:r w:rsidRPr="00F57032">
        <w:fldChar w:fldCharType="begin"/>
      </w:r>
      <w:r w:rsidRPr="00F57032">
        <w:instrText xml:space="preserve"> ADDIN ZOTERO_ITEM CSL_CITATION {"citationID":"o8dfFpvP","properties":{"formattedCitation":"(Palinkas {\\i{}et al.}, 2015)","plainCitation":"(Palinkas et al., 2015)","noteIndex":0},"citationItems":[{"id":531,"uris":["http://zotero.org/users/7392229/items/PN9QMVWU"],"itemData":{"id":531,"type":"article-journal","abstract":"Purposeful sampling is widely used in qualitative research for the identification and selection of information-rich cases related to the phenomenon of interest. Although there are several different purposeful sampling strategies, criterion sampling appears to be used most commonly in implementation research. However, combining sampling strategies may be more appropriate to the aims of implementation research and more consistent with recent developments in quantitative methods. This paper reviews the principles and practice of purposeful sampling in implementation research, summarizes types and categories of purposeful sampling strategies and provides a set of recommendations for use of single strategy or multistage strategy designs, particularly for state implementation research.","archive":"PubMed","archive_location":"24193818","container-title":"Administration and policy in mental health","DOI":"10.1007/s10488-013-0528-y","ISSN":"1573-3289","issue":"5","journalAbbreviation":"Adm Policy Ment Health","language":"eng","page":"533-544","title":"Purposeful Sampling for Qualitative Data Collection and Analysis in Mixed Method Implementation Research","volume":"42","author":[{"family":"Palinkas","given":"Lawrence A"},{"family":"Horwitz","given":"Sarah M"},{"family":"Green","given":"Carla A"},{"family":"Wisdom","given":"Jennifer P"},{"family":"Duan","given":"Naihua"},{"family":"Hoagwood","given":"Kimberly"}],"issued":{"date-parts":[["2015",9]]}}}],"schema":"https://github.com/citation-style-language/schema/raw/master/csl-citation.json"} </w:instrText>
      </w:r>
      <w:r w:rsidRPr="00F57032">
        <w:fldChar w:fldCharType="separate"/>
      </w:r>
      <w:r w:rsidRPr="00F57032">
        <w:t>(Palinkas et al., 2015)</w:t>
      </w:r>
      <w:r w:rsidRPr="00F57032">
        <w:fldChar w:fldCharType="end"/>
      </w:r>
      <w:r w:rsidRPr="00F57032">
        <w:t xml:space="preserve">.  In qualitative research, there are </w:t>
      </w:r>
      <w:proofErr w:type="gramStart"/>
      <w:r w:rsidRPr="00F57032">
        <w:t>a number of</w:t>
      </w:r>
      <w:proofErr w:type="gramEnd"/>
      <w:r w:rsidRPr="00F57032">
        <w:t xml:space="preserve"> sampling approaches, theoretical, purposeful, opportunity, snowball etc.</w:t>
      </w:r>
      <w:r>
        <w:t xml:space="preserve"> T</w:t>
      </w:r>
      <w:r w:rsidRPr="00F57032">
        <w:t xml:space="preserve">he emphasis is on ensuring the quality and appropriateness of the study subjects and having enough data to generate meaningfulness and insight </w:t>
      </w:r>
      <w:r w:rsidRPr="00F57032">
        <w:fldChar w:fldCharType="begin"/>
      </w:r>
      <w:r w:rsidRPr="00F57032">
        <w:instrText xml:space="preserve"> ADDIN ZOTERO_ITEM CSL_CITATION {"citationID":"crdkTpZf","properties":{"formattedCitation":"(Patton, 1990)","plainCitation":"(Patton, 1990)","noteIndex":0},"citationItems":[{"id":500,"uris":["http://zotero.org/users/7392229/items/RFF4J6GY"],"itemData":{"id":500,"type":"book","ISBN":"0-8039-3779-2","publisher":"SAGE Publications, inc","title":"Qualitative evaluation and research methods","author":[{"family":"Patton","given":"Michael Quinn"}],"issued":{"date-parts":[["1990"]]}}}],"schema":"https://github.com/citation-style-language/schema/raw/master/csl-citation.json"} </w:instrText>
      </w:r>
      <w:r w:rsidRPr="00F57032">
        <w:fldChar w:fldCharType="separate"/>
      </w:r>
      <w:r w:rsidRPr="00F57032">
        <w:t>(Patton, 1990)</w:t>
      </w:r>
      <w:r w:rsidRPr="00F57032">
        <w:fldChar w:fldCharType="end"/>
      </w:r>
      <w:r>
        <w:t>,</w:t>
      </w:r>
      <w:r w:rsidRPr="00F57032">
        <w:t xml:space="preserve"> </w:t>
      </w:r>
      <w:r>
        <w:t>r</w:t>
      </w:r>
      <w:r w:rsidRPr="00F57032">
        <w:t xml:space="preserve">ather than having a predetermined size, sampling continues until no new concepts emerge. This is commonly achieved using a purposeful sampling approach </w:t>
      </w:r>
      <w:r w:rsidRPr="00F57032">
        <w:fldChar w:fldCharType="begin"/>
      </w:r>
      <w:r w:rsidRPr="00F57032">
        <w:instrText xml:space="preserve"> ADDIN ZOTERO_ITEM CSL_CITATION {"citationID":"ptxmfYkw","properties":{"formattedCitation":"(Janice Morse, 1991)","plainCitation":"(Janice Morse, 1991)","noteIndex":0},"citationItems":[{"id":501,"uris":["http://zotero.org/users/7392229/items/X3P5ABQD"],"itemData":{"id":501,"type":"chapter","abstract":"An American Journal of Nursing 1991 Book of the Year Debates about counting and  coding data, ethical issues of interviewing, improving the use of self,  examining one's own culture--these are but a few of the troublesome issues  nursing researchers face on a daily basis. Written for nursing researchers and  graduate students, Qualitative Nursing Research addresses many of the  problematic issues described above. Leading qualitative methodologists with  backgrounds in phenomenology, grounded theory, and ethnography contribute  specific chapters on their favorite sticky issues--which in turn form the basis  for the informative dialogues at the beginning of each chapter. These  stimulating dialogues reflect the active disagreements and different solutions  presented, thus accurately indicating the state of the science in nursing today.  In addition, contributors also examine the importance of funding, institutional  review, and peer reviews. Qualitative Nursing Research is a vital resource for  all nursing researchers and their advanced students. “The book is a valuable  contribution grounded in the current state of qualitative research. There are  some answers, solutions, suggestions offered for teaching, for conducting or not  conducting research in your own culture, for getting a proposal funded, for  interviewing, for choosing a sample, for combining different methods in the same  study, among others. The chapters are practical, reality-based; offering  concrete examples to illustrate issues discussed…. There are insightful  critiques of research throughout the book--identifying strengths, weaknesses, or  inaccurate use of methods.” --Phenomenology and the Human Sciences “The book's  mix of contributors is one of its major strengths. The authors represent a cross  section of major qualitative researchers. The perspectives represented include  ethnography, phenomenology, and grounded theory. Collectively, they provide a  vibrant and vital discussion of qualitative research in the 1990s…. The writing  style is clear and readable. The editor has maintained the flavor of the  original authors and blended the work into a consistent whole.” --Rehabilitation  Nursing Research “There are only a few substantial revisions to the first  edition, but they are useful and important…. In her chapter ‘Issues of  Reliability and Validity’, Pamela Brink adds two very helpful sections in which  she compares how the concepts of reliability and validity are treated  differently in other qualitative research texts. Kathleen Knafl and Bonnie  Breitmayer enhance their concluding discussion of triangulation and a solid  bibliography on grant writing is added by Toni Tripp-Reimer and Marlene Zichi  Cohen to their chapter ‘Funding Strategies for Qualitative Research’. Moving  through the book the reader will find the chapters to be … of high quality …  Vangie Bergum's ‘Being a Phenomenological Researcher’, shine in their clarity  and resonance. There is much that is useful here … practical pointers are  offered in the various chapters, such as schedules for research projects, tips  for interviewing and access, suggestions for getting qualitative research  through institutional review boards, and how to teach qualitative research  methods. Thought-provoking issues are raised, such as Brink's notion that  nursing practice as a process demands longitudinal research. Morse's aim, to  address some of the gaps in the qualitative text books, is well met. Graduate  students and experienced researchers alike will find the book useful. It is one  that a researcher can, in the spirit of dialogue, repeatedly return to in order  to explore the questions which arise in the reading. Engaging in dialogue is  made easier by the book's format…. Each chapter is preceded by excerpts of  dialogue from the discussion [Chicago symposium, 1987]. Some of the most  interesting points are raised in these excerpts. The establishment of strong  qualitative research programs by the book's contributors … is noteworthy….  Qualitative Nursing Research: A Contemporary Dialogue makes an important  contribution to the developing body of knowledge in the exploration of meaning  in experience in health and illness and in nursing.” --International Journal of  Nursing Studies “[This book] represents an important addition to the former  dearth of texts on qualitative research methods for nurses who wish to pursue  ethnographic, grounded theory, and phenomenological approaches. Not only does  this book make clear the distinct nature of each of these traditions, but it  also wrestles with the contentious issues of sampling, to count or not to count  during analysis, reliability and validity, and triangulation in qualitative  research.” --Palliative Medicine “I have found the book to be one of the best  available on issues surrounding qualitative nursing research…. The strengths of  Dr. Morse's book are clear articulation of the issues on a wide range of topics  pertinent to qualitative research, description of possible solutions, and  recognition that other points of view are valid…. An additional unique feature  is the short ‘dialogues’ between chapters. These dialogues provide the reader  with an opportunity to trace the thought processes of the contributors as they  struggle with the issues. The dialogues raise to consciousness those often  unrecognized problems with which qualitative nurse researchers must deal in  order to develop the methodology for nursing.” --Joan E. Haase, Ph.D., R.N., The  University of Arizona “A whole range of methodological, conceptual and technical  complexities are exposed and examined. All kinds of questions which I have  pondered over are raised here…. This is a book which makes a scholarly and  significant contribution to an important debate. It should be compulsory reading  for all those who claim to be doing supervising or teaching qualitative  research.” --Nursing Standard “This book is timely because of the tremendous  debate going on about the American health care system and how it may be  improved. Now, more than ever, nurses have an opportunity to prove to people in  decision-making roles that ‘Nursing’ can contribute more to the solution of the  problems than has been allowed in the past.” --Health Values From the first  edition: “This book is a compilation of richly textured, intelligent, well  documented, and personally informed papers on issues facing qualitative nurse  researchers today…. The discussions are refreshingly direct, uncompromised, and  spirited in tone, perhaps because, initially, the target audience was made up of  peers engaged in qualitative research.” --Nursing Research “[Provides] salient  writings of leading qualitative nursing researchers from the United States and  Canada…. The book provides a much needed exchange of the ideas related to  ‘sticky issues’ in qualitative research and promotes concepts that can be used  by qualitative researchers and reviewers.” --Gerontological Nursing","container-title":"Qualitative Nursing Research: A Contemporary Dialogue","event-place":"Thousand Oaks","ISBN":"0803940793","language":"English","note":"DOI: 10.4135/9781483349015.n16","number-of-volumes":"Book, Section","page":"127","publisher":"SAGE Publications, Inc","publisher-place":"Thousand Oaks","title":"Strategies for Sampling","URL":"https://go.exlibris.link/MB3N9skQ","editor":[{"literal":"Janice Morse"}],"issued":{"date-parts":[["1991"]]}}}],"schema":"https://github.com/citation-style-language/schema/raw/master/csl-citation.json"} </w:instrText>
      </w:r>
      <w:r w:rsidRPr="00F57032">
        <w:fldChar w:fldCharType="separate"/>
      </w:r>
      <w:r w:rsidRPr="00F57032">
        <w:t>(Janice Morse, 1991)</w:t>
      </w:r>
      <w:r w:rsidRPr="00F57032">
        <w:fldChar w:fldCharType="end"/>
      </w:r>
      <w:r w:rsidRPr="00F57032">
        <w:t>.</w:t>
      </w:r>
    </w:p>
    <w:p w14:paraId="23D478E8" w14:textId="77777777" w:rsidR="00CB743F" w:rsidRPr="00F57032" w:rsidRDefault="00CB743F" w:rsidP="00CB743F">
      <w:pPr>
        <w:spacing w:line="360" w:lineRule="auto"/>
      </w:pPr>
      <w:r>
        <w:lastRenderedPageBreak/>
        <w:t>Qualitative</w:t>
      </w:r>
      <w:r w:rsidRPr="00F57032">
        <w:t xml:space="preserve"> research seeks to be emic, i.e. convey the speakers voice in their language, and be on their </w:t>
      </w:r>
      <w:proofErr w:type="gramStart"/>
      <w:r w:rsidRPr="00F57032">
        <w:t>turf  (</w:t>
      </w:r>
      <w:proofErr w:type="gramEnd"/>
      <w:r w:rsidRPr="00F57032">
        <w:t xml:space="preserve">Kirk &amp; Miller 1986). Quantitative research is good at answering “what” questions whilst qualitative research focusses on understanding the “why”, </w:t>
      </w:r>
      <w:r w:rsidRPr="00F57032">
        <w:fldChar w:fldCharType="begin"/>
      </w:r>
      <w:r w:rsidRPr="00F57032">
        <w:instrText xml:space="preserve"> ADDIN ZOTERO_ITEM CSL_CITATION {"citationID":"vM9Px1CY","properties":{"formattedCitation":"(Strack, Magill and McDonagh, 2004)","plainCitation":"(Strack, Magill and McDonagh, 2004)","noteIndex":0},"citationItems":[{"id":467,"uris":["http://zotero.org/users/7392229/items/3CHFKH5I"],"itemData":{"id":467,"type":"article-journal","abstract":"The photovoice process aims to use photographic images taken by persons with little money, power, or status to enhance community needs assessments, empower participants, and induce change by informing policy makers of community assets and deficits. This article describes a youth photovoice project implemented in an after-school program that attempted to adapt the photovoice method to youth participants, test the effectiveness of the method with youth, and develop and refine a curriculum for replication. A process such as photovoice provides youth the opportunity to develop their personal and social identities and can be instrumental in building social competency. Youth should and need to be given the opportunity to build and confirm their abilities, to comment on their experiences and insights, and to develop a social morality for becoming a positive agent within their communities and society. For more examples of photos taken by the youth during this project, visit http://www.jhsph.edu/youthphotovoice.","container-title":"Health promotion practice","DOI":"10.1177/1524839903258015","ISSN":"1524-8399","issue":"1","language":"English","note":"publisher-place: United States\npublisher: Sage Publications","page":"49-58","title":"Engaging Youth Through Photovoice","volume":"5","author":[{"family":"Strack","given":"Robert W."},{"family":"Magill","given":"Cathleen"},{"family":"McDonagh","given":"Kara"}],"issued":{"date-parts":[["2004"]]}}}],"schema":"https://github.com/citation-style-language/schema/raw/master/csl-citation.json"} </w:instrText>
      </w:r>
      <w:r w:rsidRPr="00F57032">
        <w:fldChar w:fldCharType="separate"/>
      </w:r>
      <w:r w:rsidRPr="00F57032">
        <w:t>(Strack, Magill and McDonagh, 2004)</w:t>
      </w:r>
      <w:r w:rsidRPr="00F57032">
        <w:fldChar w:fldCharType="end"/>
      </w:r>
      <w:r w:rsidRPr="00F57032">
        <w:t xml:space="preserve">.  </w:t>
      </w:r>
    </w:p>
    <w:p w14:paraId="292F31B4" w14:textId="77777777" w:rsidR="00CB743F" w:rsidRPr="00F57032" w:rsidRDefault="00CB743F" w:rsidP="00CB743F">
      <w:pPr>
        <w:spacing w:line="360" w:lineRule="auto"/>
      </w:pPr>
      <w:r w:rsidRPr="00F57032">
        <w:t xml:space="preserve">There are several commonly used qualitative research methodologies, including Action research, (partnership approach involving participants in the process), Ethnography (observation of and immersion in a culture), Grounded Theory (inductive gathering of evidence to develop a theory as the study progresses), Narrative/biographical (gathering diaries, stories and life experience), Phenomenology (looking for common meanings within groups) and Case Studies </w:t>
      </w:r>
      <w:r w:rsidRPr="00F57032">
        <w:fldChar w:fldCharType="begin"/>
      </w:r>
      <w:r w:rsidRPr="00F57032">
        <w:instrText xml:space="preserve"> ADDIN ZOTERO_ITEM CSL_CITATION {"citationID":"jzKrQB8A","properties":{"formattedCitation":"(Chen and Teherani, 2016)","plainCitation":"(Chen and Teherani, 2016)","noteIndex":0},"citationItems":[{"id":504,"uris":["http://zotero.org/users/7392229/items/SF5VZV3B"],"itemData":{"id":504,"type":"article-journal","container-title":"Academic medicine","DOI":"10.1097/ACM.0000000000001392","ISSN":"1040-2446","issue":"12","language":"English","note":"publisher-place: United States\npublisher: by the Association of American Medical Colleges","page":"e5-e5","title":"Common Qualitative Methodologies and Research Designs in Health Professions Education","volume":"91","author":[{"family":"Chen","given":"H. Carrie"},{"family":"Teherani","given":"Arianne"}],"issued":{"date-parts":[["2016"]]}}}],"schema":"https://github.com/citation-style-language/schema/raw/master/csl-citation.json"} </w:instrText>
      </w:r>
      <w:r w:rsidRPr="00F57032">
        <w:fldChar w:fldCharType="separate"/>
      </w:r>
      <w:r w:rsidRPr="00F57032">
        <w:t>(Chen and Teherani, 2016)</w:t>
      </w:r>
      <w:r w:rsidRPr="00F57032">
        <w:fldChar w:fldCharType="end"/>
      </w:r>
      <w:r w:rsidRPr="00F57032">
        <w:t xml:space="preserve">. </w:t>
      </w:r>
    </w:p>
    <w:p w14:paraId="12927C91" w14:textId="77777777" w:rsidR="00CB743F" w:rsidRPr="00F57032" w:rsidRDefault="00CB743F" w:rsidP="00CB743F">
      <w:pPr>
        <w:spacing w:line="360" w:lineRule="auto"/>
      </w:pPr>
      <w:r>
        <w:t>P</w:t>
      </w:r>
      <w:r w:rsidRPr="00F57032">
        <w:t xml:space="preserve">otential weaknesses with qualitative methods </w:t>
      </w:r>
      <w:r>
        <w:t xml:space="preserve">include </w:t>
      </w:r>
      <w:r w:rsidRPr="00F57032">
        <w:t xml:space="preserve">difficulties in generalizability </w:t>
      </w:r>
      <w:r w:rsidRPr="00F57032">
        <w:fldChar w:fldCharType="begin"/>
      </w:r>
      <w:r w:rsidRPr="00F57032">
        <w:instrText xml:space="preserve"> ADDIN ZOTERO_ITEM CSL_CITATION {"citationID":"Qyi1PwVt","properties":{"formattedCitation":"(Mays and Pope, 1995)","plainCitation":"(Mays and Pope, 1995)","noteIndex":0},"citationItems":[{"id":608,"uris":["http://zotero.org/users/7392229/items/W6NMVPKG"],"itemData":{"id":608,"type":"article-journal","container-title":"BMJ","DOI":"10.1136/bmj.311.6997.109","ISSN":"0959-8138","issue":"6997","language":"English","note":"publisher-place: London\npublisher: British Medical Journal Publishing Group","page":"109-112","title":"Qualitative Research: Rigour and qualitative research","volume":"311","author":[{"family":"Mays","given":"Nicholas"},{"family":"Pope","given":"Catherine"}],"issued":{"date-parts":[["1995"]]}}}],"schema":"https://github.com/citation-style-language/schema/raw/master/csl-citation.json"} </w:instrText>
      </w:r>
      <w:r w:rsidRPr="00F57032">
        <w:fldChar w:fldCharType="separate"/>
      </w:r>
      <w:r w:rsidRPr="00F57032">
        <w:t>(Mays and Pope, 1995)</w:t>
      </w:r>
      <w:r w:rsidRPr="00F57032">
        <w:fldChar w:fldCharType="end"/>
      </w:r>
      <w:r w:rsidRPr="00F57032">
        <w:t>.  The volume of data obtained can be challenging to analyse and interpret.</w:t>
      </w:r>
      <w:r w:rsidRPr="00F57032">
        <w:fldChar w:fldCharType="begin"/>
      </w:r>
      <w:r w:rsidRPr="00F57032">
        <w:instrText xml:space="preserve"> ADDIN ZOTERO_ITEM CSL_CITATION {"citationID":"YZpzCprA","properties":{"formattedCitation":"(Kitto, Chesters and Grbich, 2008)","plainCitation":"(Kitto, Chesters and Grbich, 2008)","noteIndex":0},"citationItems":[{"id":611,"uris":["http://zotero.org/users/7392229/items/IEUC44XM"],"itemData":{"id":611,"type":"article-journal","abstract":"Qualitative research most commonly involves the systematic collection, ordering, description and interpretation of textual data generated from talk, observation or documentation. A report of qualitative research should address the following criteria: Clarification and justification; Procedural rigour; Representativeness; Interpretative rigour; Reflexivity and evaluative rigour; and Transferability. Because of the limitations on article length for the Medical Journal of Australia, authors should focus on only a couple of aspects of the research, rather than trying to present a simplified description of multiple aspects.;Qualitative research most commonly involves the systematic collection, ordering, description and interpretation of textual data generated from talk, observation or documentation.\n\nA report of qualitative research should address the following criteria:\n\nClarification and justification;\n\nProcedural rigour;\n\nRepresentativeness;\n\nInterpretative rigour;\n\nReflexivity and evaluative rigour; and\n\nTransferability.\n\nBecause of the limitations on article length for the Medical Journal of Australia, authors should focus on only a couple of aspects of the research, rather than trying to present a simplified description of multiple aspects.;","container-title":"Medical journal of Australia","DOI":"10.5694/j.1326-5377.2008.tb01595.x","ISSN":"0025-729X","issue":"4","language":"English","note":"publisher-place: Australia","page":"243-246","title":"Quality in qualitative research","volume":"188","author":[{"family":"Kitto","given":"Simon C."},{"family":"Chesters","given":"Janice"},{"family":"Grbich","given":"Carol"}],"issued":{"date-parts":[["2008"]]}}}],"schema":"https://github.com/citation-style-language/schema/raw/master/csl-citation.json"} </w:instrText>
      </w:r>
      <w:r w:rsidRPr="00F57032">
        <w:fldChar w:fldCharType="separate"/>
      </w:r>
      <w:r w:rsidRPr="00F57032">
        <w:t>(Kitto, Chesters and Grbich, 2008)</w:t>
      </w:r>
      <w:r w:rsidRPr="00F57032">
        <w:fldChar w:fldCharType="end"/>
      </w:r>
      <w:r w:rsidRPr="00F57032">
        <w:t xml:space="preserve"> and the qualitative process is very time consuming in terms of interviews, transcription and coding </w:t>
      </w:r>
      <w:r w:rsidRPr="00F57032">
        <w:fldChar w:fldCharType="begin"/>
      </w:r>
      <w:r w:rsidRPr="00F57032">
        <w:instrText xml:space="preserve"> ADDIN ZOTERO_ITEM CSL_CITATION {"citationID":"h7wySoIV","properties":{"formattedCitation":"(Anderson, 2010)","plainCitation":"(Anderson, 2010)","noteIndex":0},"citationItems":[{"id":612,"uris":["http://zotero.org/users/7392229/items/2Z8K7DV4"],"itemData":{"id":612,"type":"article-journal","abstract":"The purpose of this paper is to help authors to think about ways to present qualitative research papers in the American Journal of Pharmaceutical Education. It also discusses methods for reviewers to assess the rigour, quality, and usefulness of qualitative research. Examples of different ways to present data from interviews, observations, and focus groups are included. The paper concludes with guidance for publishing qualitative research and a checklist for authors and reviewers. Keywords: qualitative research, research papers, American Journal of Pharmaceutical Education;The purpose of this paper is to help authors to think about ways to present qualitative research papers in the\n\nAmerican Journal of Pharmaceutical Education\n\n. It also discusses methods for reviewers to assess the rigour, quality, and usefulness of qualitative research. Examples of different ways to present data from interviews, observations, and focus groups are included. The paper concludes with guidance for publishing qualitative research and a checklist for authors and reviewers.;The purpose of this paper is to help authors to think about ways to present qualitative research papers in the American Journal of Pharmaceutical Education. It also discusses methods for reviewers to assess the rigour, quality, and usefulness of qualitative research. Examples of different ways to present data from interviews, observations, and focus groups are included. The paper concludes with guidance for publishing qualitative research and a checklist for authors and reviewers.;","container-title":"American journal of pharmaceutical education","DOI":"10.5688/aj7408141","ISSN":"0002-9459","issue":"8","language":"English","note":"publisher-place: United States\npublisher: American Association of Colleges of Pharmacy","page":"141-141","title":"Presenting and evaluating qualitative research","volume":"74","author":[{"family":"Anderson","given":"Claire"}],"issued":{"date-parts":[["2010"]]}}}],"schema":"https://github.com/citation-style-language/schema/raw/master/csl-citation.json"} </w:instrText>
      </w:r>
      <w:r w:rsidRPr="00F57032">
        <w:fldChar w:fldCharType="separate"/>
      </w:r>
      <w:r w:rsidRPr="00F57032">
        <w:t>(Anderson, 2010)</w:t>
      </w:r>
      <w:r w:rsidRPr="00F57032">
        <w:fldChar w:fldCharType="end"/>
      </w:r>
    </w:p>
    <w:p w14:paraId="18C186AB" w14:textId="77777777" w:rsidR="00CB743F" w:rsidRDefault="00CB743F" w:rsidP="00CB743F">
      <w:pPr>
        <w:spacing w:line="360" w:lineRule="auto"/>
      </w:pPr>
      <w:r w:rsidRPr="00F57032">
        <w:t>In summary, quantitative research uses numbers, begins with a hypothesis, and can produce population wide generalizations. In contrast, well produced qualitative research uses words, is concerned with meanings, induces Hypotheses from data and uses case studies, is typically less generalizable. (</w:t>
      </w:r>
      <w:proofErr w:type="spellStart"/>
      <w:r w:rsidRPr="00F57032">
        <w:t>Justesen</w:t>
      </w:r>
      <w:proofErr w:type="spellEnd"/>
      <w:r w:rsidRPr="00F57032">
        <w:t xml:space="preserve"> and </w:t>
      </w:r>
      <w:proofErr w:type="spellStart"/>
      <w:r w:rsidRPr="00F57032">
        <w:t>Mik</w:t>
      </w:r>
      <w:proofErr w:type="spellEnd"/>
      <w:r w:rsidRPr="00F57032">
        <w:t xml:space="preserve">-Meyer 2012:15-17, quoted by </w:t>
      </w:r>
      <w:r w:rsidRPr="00F57032">
        <w:fldChar w:fldCharType="begin"/>
      </w:r>
      <w:r w:rsidRPr="00F57032">
        <w:instrText xml:space="preserve"> ADDIN ZOTERO_ITEM CSL_CITATION {"citationID":"X2FQixyZ","properties":{"formattedCitation":"(Silverman, 2011)","plainCitation":"(Silverman, 2011)","noteIndex":0},"citationItems":[{"id":496,"uris":["http://zotero.org/users/7392229/items/BHUV6A2H"],"itemData":{"id":496,"type":"book","collection-number":"Book, Whole","edition":"4th","event-place":"London","ISBN":"9780857024206","language":"English","publisher":"SAGE","publisher-place":"London","title":"Interpreting qualitative data: a guide to the principles of qualitative research","URL":"https://go.exlibris.link/061bKr6c","author":[{"family":"Silverman","given":"David"}],"issued":{"date-parts":[["2011"]]}}}],"schema":"https://github.com/citation-style-language/schema/raw/master/csl-citation.json"} </w:instrText>
      </w:r>
      <w:r w:rsidRPr="00F57032">
        <w:fldChar w:fldCharType="separate"/>
      </w:r>
      <w:r w:rsidRPr="00F57032">
        <w:t>(Silverman, 2011)</w:t>
      </w:r>
      <w:r w:rsidRPr="00F57032">
        <w:fldChar w:fldCharType="end"/>
      </w:r>
      <w:r w:rsidRPr="00F57032">
        <w:t>).</w:t>
      </w:r>
      <w:r>
        <w:t xml:space="preserve"> Quantitative and Qualitative approaches are not mutually exclusive and are commonly used in mixed method studies allowing researchers to utilise the strengths of each approach in a complimentary manner </w:t>
      </w:r>
      <w:r>
        <w:fldChar w:fldCharType="begin"/>
      </w:r>
      <w:r>
        <w:instrText xml:space="preserve"> ADDIN ZOTERO_ITEM CSL_CITATION {"citationID":"nKvL8ldf","properties":{"formattedCitation":"(Johnson and Onwuegbuzie, 2004)","plainCitation":"(Johnson and Onwuegbuzie, 2004)","noteIndex":0},"citationItems":[{"id":614,"uris":["http://zotero.org/users/7392229/items/66EI7X96"],"itemData":{"id":614,"type":"article-journal","abstract":"The purposes of this article are to position mixed methods research (\"mixed research\" is a synonym) as the natural complement to traditional qualitative and quantitative research, to present pragmatism as offering an attractive philosophical partner for mixed methods research, and to provide a framework for designing and conducting mixed methods research. In doing this, we briefly review the paradigm \"wars\" and incompatibility thesis, we show some commonalities between quantitative and qualitative research, we explain the tenets of pragmatism, we explain the fundamental principle of mixed research and how to apply it, we provide specific sets of designs for the two major types of mixed methods research (\"mixed-model\" designs and \"mixed-method\" designs), and, finally, we explain mixed methods research as following (recursively) an eight-step process. A key feature of mixed methods research is its methodological pluralism or eclecticism, which frequently results in superior research (compared to monomethod research). Mixed methods research will be successful as more investigators study and help advance its concepts and as they regularly practice it. (Contains 11 notes.);The purposes of this article are to position mixed methods research (mixed research is a synonym) as the natural complement to traditional qualitative and quantitative research, to present pragmatism as offering an attractive philosophical partner for mixed methods research, and to provide a framework for designing and conducting mixed methods research. In doing this, we briefly review the paradigm \"wars\" and incompatibility thesis, we show some commonalities between quantitative and qualitative research, we explain the tenets of pragmatism, we explain the fundamental principle of mixed research and how to apply it, we provide specific sets of designs for the two major types of mixed methods research (mixed-model designs and mixed-method designs), and, finally, we explain mixed methods research as following (recursively) an eight-step process. A key feature of mixed methods research is its methodological pluralism or eclecticism, which frequently results in superior research (compared to monomethod research). Mixed methods research will be successful as more investigators study and help advance its concepts and as they regularly practice it.;The purposes of this article are to position mixed methods research (mixed research is a synonym) as the natural complement to traditional qualitative and quantitative research, to present pragmatism as offering an attractive philosophical partner for mixed methods research, and to provide a framework for designing and conducting mixed methods research. In doing this, we briefly review the paradigm \"wars\" and incompatibility thesis, we show some commonalities between quantitative and qualitative research, we explain the tenets of pragmatism, we explain the fundamental principle of mixed research and how to apply it, we provide specific sets of designs for the two major types of mixed methods research (mixed-model designs and mixed-method designs), and, finally, we explain mixed methods research as following (recursively) an eight-step process. A key feature of mixed methods research is its methodological pluralism or eclecticism, which frequently results in superior research (compared to monomethod research). Mixed methods research will be successful as more investigators study and help advance its concepts and as they regularly practice it. [PUBLICATION ABSTRACT];","container-title":"Educational researcher","DOI":"10.3102/0013189X033007014","ISSN":"0013-189X","issue":"7","language":"English","note":"publisher-place: Thousand Oaks, CA\npublisher: American Educational Research Association","page":"14-26","title":"Mixed Methods Research: A Research Paradigm Whose Time Has Come","volume":"33","author":[{"family":"Johnson","given":"R. Burke"},{"family":"Onwuegbuzie","given":"Anthony J."}],"issued":{"date-parts":[["2004"]]}}}],"schema":"https://github.com/citation-style-language/schema/raw/master/csl-citation.json"} </w:instrText>
      </w:r>
      <w:r>
        <w:fldChar w:fldCharType="separate"/>
      </w:r>
      <w:r w:rsidRPr="00BF2965">
        <w:rPr>
          <w:rFonts w:ascii="Calibri" w:hAnsi="Calibri" w:cs="Calibri"/>
        </w:rPr>
        <w:t>(Johnson and Onwuegbuzie, 2004)</w:t>
      </w:r>
      <w:r>
        <w:fldChar w:fldCharType="end"/>
      </w:r>
      <w:r>
        <w:t xml:space="preserve"> </w:t>
      </w:r>
      <w:r w:rsidRPr="00962E69">
        <w:t>.</w:t>
      </w:r>
    </w:p>
    <w:p w14:paraId="5358063E" w14:textId="77777777" w:rsidR="00CB743F" w:rsidRDefault="00CB743F" w:rsidP="00CB743F">
      <w:pPr>
        <w:spacing w:line="360" w:lineRule="auto"/>
      </w:pPr>
    </w:p>
    <w:p w14:paraId="72F4543C" w14:textId="77777777" w:rsidR="00CB743F" w:rsidRDefault="00CB743F" w:rsidP="00CB743F">
      <w:pPr>
        <w:spacing w:line="360" w:lineRule="auto"/>
      </w:pPr>
      <w:r>
        <w:t>The advantages and disadvantages of Qualitative methodologies/methods can be best illustrated by considering specific examples. Two studies have been selected, the first demonstrating the use of Constructivist Grounded Theory (CGT) and the second Phenomenology.</w:t>
      </w:r>
    </w:p>
    <w:p w14:paraId="2250683A" w14:textId="77777777" w:rsidR="00CB743F" w:rsidRDefault="00CB743F" w:rsidP="00CB743F">
      <w:pPr>
        <w:spacing w:line="360" w:lineRule="auto"/>
      </w:pPr>
      <w:r>
        <w:t xml:space="preserve"> The study “</w:t>
      </w:r>
      <w:r w:rsidRPr="00E31942">
        <w:t>Adapting Qualitative Methods during the COVID-19 Era: Factors to Consider for Successful Use of Online Photovoice</w:t>
      </w:r>
      <w:r>
        <w:t>” (</w:t>
      </w:r>
      <w:r w:rsidRPr="00F57032">
        <w:t xml:space="preserve">Rania, </w:t>
      </w:r>
      <w:proofErr w:type="gramStart"/>
      <w:r w:rsidRPr="00F57032">
        <w:t>Coppola</w:t>
      </w:r>
      <w:proofErr w:type="gramEnd"/>
      <w:r w:rsidRPr="00F57032">
        <w:t xml:space="preserve"> and Pinna, 2021) </w:t>
      </w:r>
      <w:r>
        <w:t xml:space="preserve">aimed to consider the impacts remote participation may have on the qualitative process. A photovoice study was used to represent a typical qualitative approach. The photovoice study was themed "Living with COVID-19: practical and emotional aspects". 130 university students were recruited, and interaction was via MS Teams. This study was used to generate transcripts of individual and group reflections using the </w:t>
      </w:r>
      <w:proofErr w:type="spellStart"/>
      <w:r>
        <w:lastRenderedPageBreak/>
        <w:t>SHOWeD</w:t>
      </w:r>
      <w:proofErr w:type="spellEnd"/>
      <w:r>
        <w:t xml:space="preserve"> method </w:t>
      </w:r>
      <w:r>
        <w:fldChar w:fldCharType="begin"/>
      </w:r>
      <w:r>
        <w:instrText xml:space="preserve"> ADDIN ZOTERO_ITEM CSL_CITATION {"citationID":"0GqjxfA0","properties":{"formattedCitation":"(Wang, 2006)","plainCitation":"(Wang, 2006)","noteIndex":0},"citationItems":[{"id":448,"uris":["http://zotero.org/users/7392229/items/ARA72VS3"],"itemData":{"id":448,"type":"article-journal","container-title":"Journal of Community Practice","DOI":"10.1300/J125v14n01_09","journalAbbreviation":"Journal of Community Practice","page":"147-161","title":"Youth Participation in Photovoice as a Strategy for Community Change","volume":"14","author":[{"family":"Wang","given":"C"}],"issued":{"date-parts":[["2006",8,1]]}}}],"schema":"https://github.com/citation-style-language/schema/raw/master/csl-citation.json"} </w:instrText>
      </w:r>
      <w:r>
        <w:fldChar w:fldCharType="separate"/>
      </w:r>
      <w:r w:rsidRPr="00F57032">
        <w:t>(Wang, 2006)</w:t>
      </w:r>
      <w:r>
        <w:fldChar w:fldCharType="end"/>
      </w:r>
      <w:r>
        <w:t xml:space="preserve">. Analysis was via a reflectionist Constructivist Grounded Theory (CGT)approach. </w:t>
      </w:r>
    </w:p>
    <w:p w14:paraId="01BB383D" w14:textId="77777777" w:rsidR="00CB743F" w:rsidRDefault="00CB743F" w:rsidP="00CB743F">
      <w:pPr>
        <w:spacing w:line="360" w:lineRule="auto"/>
      </w:pPr>
      <w:r>
        <w:t xml:space="preserve">Photovoice was a good match as a test of qualitative practices. It is relatively unobtrusive </w:t>
      </w:r>
      <w:r>
        <w:fldChar w:fldCharType="begin"/>
      </w:r>
      <w:r>
        <w:instrText xml:space="preserve"> ADDIN ZOTERO_ITEM CSL_CITATION {"citationID":"3NxLR3OZ","properties":{"formattedCitation":"(Keller {\\i{}et al.}, 2008)","plainCitation":"(Keller et al., 2008)","noteIndex":0},"citationItems":[{"id":463,"uris":["http://zotero.org/users/7392229/items/AGEIBPVD"],"itemData":{"id":463,"type":"article-journal","abstract":"The accurate assessment of physical activity and dietary intake is essential for assessing the relationships between physical activity, dietary intake, and health outcomes. However, the measurement of physical activity and dietary intake among women, particularly minority women, poses unique challenges related to gender, ethnicity, and social context. Measures that are not culturally relevant or sensitive to the experiences, traditions, or beliefs of ethnically diverse women might result in data that are unreliable, or which cannot be interpreted. Visual methods show promise for elucidating concepts that are important to refine established measures for assessing dietary intake and physical activity in diverse ethnic groups. Hispanic women, a largely understudied subgroup that experiences long-term health risks associated with dietary and physical activity behaviors, serves as the focal group for this discussion of the potential for visual methods to develop culturally and contextually relevant and valid approaches to outcome assessment.;The accurate assessment of physical activity and dietary intake is essential for assessing the relationships between physical activity, dietary intake, and health outcomes. However, the measurement of physical activity and dietary intake among women, particularly minority women, poses unique challenges related to gender, ethnicity, and social context. Measures that are not culturally relevant or sensitive to the experiences, traditions, or beliefs of ethnically diverse women might result in data that are unreliable, or which cannot be interpreted. Visual methods show promise for elucidating concepts that are important to refine established measures for assessing dietary intake and physical activity in diverse ethnic groups. Hispanic women, a largely understudied subgroup that experiences long-term health risks associated with dietary and physical activity behaviors, serves as the focal group for this discussion of the potential for visual methods to develop culturally and contextually relevant and valid approaches to outcome assessment. [Reprinted by permission of Sage Publications Inc., copyright 2008.];The accurate assessment of physical activity and dietary intake is essential for assessing the relationships between physical activity, dietary intake, and health outcomes. However, the measurement of physical activity and dietary intake among women, particularly minority women, poses unique challenges related to gender, ethnicity, and social context. Measures that are not culturally relevant or sensitive to the experiences, traditions, or beliefs of ethnically diverse women might result in data that are unreliable, or which cannot be interpreted. Visual methods show promise for elucidating concepts that are important to refine established measures for assessing dietary intake and physical activity in diverse ethnic groups. Hispanic women, a largely understudied subgroup that experiences long-term health risks associated with dietary and physical activity behaviors, serves as the focal group for this discussion of the potential for visual methods to develop culturally and contextually relevant and valid approaches to outcome assessment. [PUBLICATION ABSTRACT];","container-title":"Qualitative health research","DOI":"10.1177/1049732307313615","ISSN":"1049-7323","issue":"3","language":"English","note":"publisher-place: Los Angeles, CA\npublisher: Sage Publications","page":"428-436","title":"Using Visual Methods to Uncover Context","volume":"18","author":[{"family":"Keller","given":"Colleen"},{"family":"Fleury","given":"Julie"},{"family":"Perez","given":"Adriana"},{"family":"Ainsworth","given":"Barbara"},{"family":"Vaughan","given":"Linda"}],"issued":{"date-parts":[["2008"]]}}}],"schema":"https://github.com/citation-style-language/schema/raw/master/csl-citation.json"} </w:instrText>
      </w:r>
      <w:r>
        <w:fldChar w:fldCharType="separate"/>
      </w:r>
      <w:r w:rsidRPr="00F57032">
        <w:t>(Keller et al., 2008)</w:t>
      </w:r>
      <w:r>
        <w:fldChar w:fldCharType="end"/>
      </w:r>
      <w:r>
        <w:t xml:space="preserve"> and is ‘emic in nature, focussing on the participants voice, allowing dialogic analysis to bring out hidden meanings, to “show something specific or…send us a message”’  </w:t>
      </w:r>
      <w:r>
        <w:fldChar w:fldCharType="begin"/>
      </w:r>
      <w:r>
        <w:instrText xml:space="preserve"> ADDIN ZOTERO_ITEM CSL_CITATION {"citationID":"yZzXUSy2","properties":{"formattedCitation":"(Leavy, 2020)","plainCitation":"(Leavy, 2020)","noteIndex":0},"citationItems":[{"id":402,"uris":["http://zotero.org/users/7392229/items/AWSEZ4T7"],"itemData":{"id":402,"type":"book","abstract":"The Oxford Handbook of Qualitative Research, Second Edition presents a comprehensive, interdisciplinary overview of the field of qualitative research. Divided into eight parts, the forty chapters address key topics in the field such as approaches to qualitative research (philosophical perspectives), narrative inquiry, field research, and interview methods, text, arts-based, and internet methods, analysis and interpretation of findings, and representation and evaluation. The handbook is intended for students of all levels, faculty, and researchers across the disciplines, with a contributor list that represents some of the most influential and innovative researchers as well as emerging scholars.;The Oxford Handbook of Qualitative Research, second edition, presents a comprehensive retrospective and prospective review of the field of qualitative research. Original, accessible chapters written by interdisciplinary leaders in the field make this a critical reference work. Filled with robust examples from real-world research; ample discussion of the historical, theoretical, and methodological foundations of the field; and coverage of key issues including data collection, interpretation, representation, assessment, and teaching, this handbook aims to be a valuable text for students, professors, and researchers. This newly revised and expanded edition features up-to-date examples and topics, including seven new chapters on duoethnography, team research, writing ethnographically, creative approaches to writing, writing for performance, writing for the public, and teaching qualitative research.;","collection-number":"Book, Whole","edition":"2","event-place":"Oxford","ISBN":"0190847387","language":"English","note":"DOI: 10.1093/oxfordhb/9780190847388.001.0001","publisher":"Oxford University Press","publisher-place":"Oxford","title":"The Oxford Handbook of Qualitative Research","URL":"http://uwe.summon.serialssolutions.com/2.0.0/link/0/eLvHCXMwtV07T8MwELZoB9SNpygveeIxhCZ2HCdDF6qiDmwUBpbIdhyVgUSiZeDfcxfnQQsDDCxW4sgXy3c63_nuPhPC2Y3vbegEsGqN0iL280DZjPlRooz1bSKZr3RoIncR3f0snDyLWX2jKpbGdJ3_ynnoA95jJe0fuN8ShQ54BhmAFqQA2g0DuX3tBKAuB5ypIsOvaBk60AwH992k3TnVgpDHy_HGkLVjAfAB8ahTdE7kz-WGa94jlpHD5sTdvXrfdKnDmSorQgvtMim6IRjCQfDHoNtI2vQ-F9jmaTM2XRuJaXRVzPsC0c1fsxezGtvCe3zokZ5MUDPdTGV7TgbmR8Ki2KEhOQqyBk5qKW6Ty3rCo-aXo58nu1HG2Oy7lTEx3yF9LDDZJVu22CODdgf62CNDVyxNa4W7pFc1Kvj1PsHcGOrWmzbMoWVOv_CTNvw8IE930_lk5tU3XXgKPe7Ii4U0WgqjTaTynAdaiSxgJrQq8iUzsQ6M5jyyRphA-6HOjQI_E6zhWMaaGcEPSb8oC3tEaKIzweJccq4Uot8lVoQsj5mMQF37Vg_JCJYgLRdl-ks-DQltliutQvh13nA6vZ2A-kZE3eM_Ez0hg05sT0l_9fZuz9C-s-eVAHwCiFZCqg","author":[{"family":"Leavy","given":"Patricia"}],"collection-editor":[{"family":"Leavy","given":"Patricia"}],"issued":{"date-parts":[["2020"]]}}}],"schema":"https://github.com/citation-style-language/schema/raw/master/csl-citation.json"} </w:instrText>
      </w:r>
      <w:r>
        <w:fldChar w:fldCharType="separate"/>
      </w:r>
      <w:r w:rsidRPr="00EB0963">
        <w:t>(Leavy, 2020)</w:t>
      </w:r>
      <w:r>
        <w:fldChar w:fldCharType="end"/>
      </w:r>
      <w:r>
        <w:t xml:space="preserve"> p569. </w:t>
      </w:r>
    </w:p>
    <w:p w14:paraId="0669345C" w14:textId="77777777" w:rsidR="00CB743F" w:rsidRDefault="00CB743F" w:rsidP="00CB743F">
      <w:pPr>
        <w:spacing w:line="360" w:lineRule="auto"/>
      </w:pPr>
      <w:r>
        <w:t>The visual nature of the process translates easily to small groups in a MS Teams environment. It could however be argued that student volunteers were likely to be familiar and comfortable interacting via computers / teams, and that the wider community may find this a more challenging environment.</w:t>
      </w:r>
    </w:p>
    <w:p w14:paraId="0D0A69BF" w14:textId="77777777" w:rsidR="00CB743F" w:rsidRDefault="00CB743F" w:rsidP="00CB743F">
      <w:pPr>
        <w:spacing w:line="360" w:lineRule="auto"/>
      </w:pPr>
      <w:r>
        <w:t xml:space="preserve">Participants were divided into small groups led by a researcher (facilitator). As a subset of Participatory action research(PAR), photo can pass power to the participants </w:t>
      </w:r>
      <w:r>
        <w:fldChar w:fldCharType="begin"/>
      </w:r>
      <w:r>
        <w:instrText xml:space="preserve"> ADDIN ZOTERO_ITEM CSL_CITATION {"citationID":"JNUiTToD","properties":{"formattedCitation":"(Baum, MacDougall and Smith, 2006)","plainCitation":"(Baum, MacDougall and Smith, 2006)","noteIndex":0},"citationItems":[{"id":454,"uris":["http://zotero.org/users/7392229/items/A6H95235"],"itemData":{"id":454,"type":"article-journal","abstract":"This glossary aims to clarify some of the key concepts associated with participatory action research.","container-title":"Journal of epidemiology and community health (1979)","DOI":"10.1136/jech.2004.028662","ISSN":"0143-005X","issue":"10","language":"English","note":"publisher-place: London\npublisher: BMJ Publishing Group Ltd","page":"854-857","title":"Participatory action research","volume":"60","author":[{"family":"Baum","given":"Fran"},{"family":"MacDougall","given":"Colin"},{"family":"Smith","given":"Danielle"}],"issued":{"date-parts":[["2006"]]}}}],"schema":"https://github.com/citation-style-language/schema/raw/master/csl-citation.json"} </w:instrText>
      </w:r>
      <w:r>
        <w:fldChar w:fldCharType="separate"/>
      </w:r>
      <w:r w:rsidRPr="00EB0963">
        <w:t>(Baum, MacDougall and Smith, 2006)</w:t>
      </w:r>
      <w:r>
        <w:fldChar w:fldCharType="end"/>
      </w:r>
      <w:r>
        <w:t xml:space="preserve">. However, a common problem with PAR is that researchers </w:t>
      </w:r>
      <w:r w:rsidRPr="00D54523">
        <w:t xml:space="preserve">may </w:t>
      </w:r>
      <w:r>
        <w:t>impose</w:t>
      </w:r>
      <w:r w:rsidRPr="00D54523">
        <w:t xml:space="preserve"> their own interpretations on the photos, privileging their own voice</w:t>
      </w:r>
      <w:r>
        <w:t xml:space="preserve"> or focussed on dramatic images </w:t>
      </w:r>
      <w:r w:rsidRPr="00D54523">
        <w:t xml:space="preserve"> </w:t>
      </w:r>
      <w:r w:rsidRPr="00D54523">
        <w:fldChar w:fldCharType="begin"/>
      </w:r>
      <w:r w:rsidRPr="00D54523">
        <w:instrText xml:space="preserve"> ADDIN ZOTERO_ITEM CSL_CITATION {"citationID":"CKgEeo0W","properties":{"formattedCitation":"(Buetow, 2013)","plainCitation":"(Buetow, 2013)","noteIndex":0},"citationItems":[{"id":464,"uris":["http://zotero.org/users/7392229/items/95PV5HJL"],"itemData":{"id":464,"type":"article-journal","abstract":"Qualitative researchers commonly receive simplistic advice on pitfalls to avoid when conducting interviews. The pitfalls include saying too much and saying too little, yet their cogency depends on the role of the qualitative interviewer. This paper distinguishes between the roles of the miner, traveller, cleaner, and conductor. These roles are 'ideal types' that construct, as problematic or not, the use of contested interviewing practices such as 'leading' and assigning meaning to informant responses. The paper emphasizes how the 'cleaner' attempts to enable informants to interpret their own ubiquitous metaphors and symbolic language. However, acknowledging that in reality the qualitative interviewer may play all three idealized roles (miner, traveller, cleaner), the interviewer as conductor can orchestrate different roles as potential 'conversational partners'.;Qualitative researchers commonly receive simplistic advice on pitfalls to avoid when conducting interviews. The pitfalls include saying too much and saying too little, yet their cogency depends on the role of the qualitative interviewer. This paper distinguishes between the roles of the miner, traveller, cleaner, and conductor. These roles are 'ideal types' that construct, as problematic or not, the use of contested interviewing practices such as 'leading' and assigning meaning to informant responses. The paper emphasizes how the 'cleaner' attempts to enable informants to interpret their own ubiquitous metaphors and symbolic language. However, acknowledging that in reality the qualitative interviewer may play all three idealized roles (miner, traveller, cleaner), the interviewer as conductor can orchestrate different roles as potential 'conversational partners'. Adapted from the source document.;","container-title":"Journal of health services research &amp; policy","DOI":"10.1258/jhsrp.2012.012085","ISSN":"1355-8196","issue":"1","language":"English","note":"publisher-place: London, England\npublisher: SAGE","page":"51-54","title":"The traveller, miner, cleaner and conductor: idealized roles of the qualitative interviewer","volume":"18","author":[{"family":"Buetow","given":"Stephen"}],"issued":{"date-parts":[["2013"]]}}}],"schema":"https://github.com/citation-style-language/schema/raw/master/csl-citation.json"} </w:instrText>
      </w:r>
      <w:r w:rsidRPr="00D54523">
        <w:fldChar w:fldCharType="separate"/>
      </w:r>
      <w:r w:rsidRPr="00D54523">
        <w:t>(Buetow, 2013)</w:t>
      </w:r>
      <w:r w:rsidRPr="00D54523">
        <w:fldChar w:fldCharType="end"/>
      </w:r>
      <w:r>
        <w:t xml:space="preserve"> </w:t>
      </w:r>
      <w:r w:rsidRPr="00EB0963">
        <w:fldChar w:fldCharType="begin"/>
      </w:r>
      <w:r w:rsidRPr="00EB0963">
        <w:instrText xml:space="preserve"> ADDIN ZOTERO_ITEM CSL_CITATION {"citationID":"mBE4Biwe","properties":{"formattedCitation":"(Zurba, Tennent and Woodgate, 2017)","plainCitation":"(Zurba, Tennent and Woodgate, 2017)","noteIndex":0},"citationItems":[{"id":462,"uris":["http://zotero.org/users/7392229/items/YV5FQM99"],"itemData":{"id":462,"type":"paper-conference","event":"Forum Qualitative Sozialforschung/Forum: Qualitative Social Research","ISBN":"1438-5627","note":"issue: 1","page":"22","publisher":"DEU","title":"Worth a thousand words?: advantages, challenges and opportunities in working with photovoice as a qualitative research method with youth and their families","volume":"18","author":[{"family":"Zurba","given":"Melanie"},{"family":"Tennent","given":"Pauline"},{"family":"Woodgate","given":"Roberta Lynn"}],"issued":{"date-parts":[["2017"]]}}}],"schema":"https://github.com/citation-style-language/schema/raw/master/csl-citation.json"} </w:instrText>
      </w:r>
      <w:r w:rsidRPr="00EB0963">
        <w:fldChar w:fldCharType="separate"/>
      </w:r>
      <w:r w:rsidRPr="00EB0963">
        <w:t>(Zurba, Tennent and Woodgate, 2017)</w:t>
      </w:r>
      <w:r w:rsidRPr="00EB0963">
        <w:fldChar w:fldCharType="end"/>
      </w:r>
      <w:r>
        <w:t>. The decision to use multiple small groups to identify photographs of relevance and meanings may have helped minimise this impact but p</w:t>
      </w:r>
      <w:r w:rsidRPr="00B016E7">
        <w:t>oorly skilled facilitators co</w:t>
      </w:r>
      <w:r>
        <w:t>u</w:t>
      </w:r>
      <w:r w:rsidRPr="00B016E7">
        <w:t xml:space="preserve">ld </w:t>
      </w:r>
      <w:r>
        <w:t>have compromised</w:t>
      </w:r>
      <w:r w:rsidRPr="00B016E7">
        <w:t xml:space="preserve"> results</w:t>
      </w:r>
      <w:r>
        <w:t xml:space="preserve"> </w:t>
      </w:r>
      <w:r w:rsidRPr="00B016E7">
        <w:fldChar w:fldCharType="begin"/>
      </w:r>
      <w:r w:rsidRPr="00B016E7">
        <w:instrText xml:space="preserve"> ADDIN ZOTERO_ITEM CSL_CITATION {"citationID":"unEcSlAX","properties":{"formattedCitation":"(Rania, Coppola and Pinna, 2021)","plainCitation":"(Rania, Coppola and Pinna, 2021)","noteIndex":0},"citationItems":[{"id":444,"uris":["http://zotero.org/users/7392229/items/HSURBB7T"],"itemData":{"id":444,"type":"article-journal","abstract":"The pandemic has led researchers to adapt their research methods to the social distance imposed to combat COVID-19. Technology created many difficulties in reaching certain population targets, however it was often the only way during the lockdown to do more research. Both quantitative and qualitative researchers made use of remote data collection methods that allowed researchers to mitigate the challenges of physical distancing and improve the researchers' toolbox. This paper aims to highlight the factors to consider for successful use of online Photovoice. The participatory action research project involved 130 young adults who took part in a Photovoice online activity with the theme \"Living with COVID-19: practical and emotional aspects\". We present analysis of the online Photovoice process, giving voice to the participants; they reflected on the proposed technique, through individual reflective practices and they have highlighted the relevant group dynamics with a group reflection. The data collected were analyzed, on the basis of grounded theory, with NVivo 12 software. Functional factors and factors to considerer for a successful use of online Photovoice are discussed. This project has allowed the creation of new social networks, a space for reflection and activation for individual and community empowerment.","archive":"Coronavirus Research Database; Publicly Available Content Database; Social Science Premium Collection","archive_location":"2572616072","container-title":"The Qualitative Report","DOI":"10.46743/2160-3715/2021.4863","ISSN":"10520147","issue":"8","language":"English","note":"publisher-place: Fort Lauderdale\npublisher: The Qualitative Report","page":"0_1,2711-2729","title":"Adapting Qualitative Methods during the COVID-19 Era: Factors to Consider for Successful Use of Online Photovoice","volume":"26","author":[{"family":"Rania","given":"Nadia"},{"family":"Coppola","given":"Ilaria"},{"family":"Pinna","given":"Laura"}],"issued":{"date-parts":[["2021",8]]}}}],"schema":"https://github.com/citation-style-language/schema/raw/master/csl-citation.json"} </w:instrText>
      </w:r>
      <w:r w:rsidRPr="00B016E7">
        <w:fldChar w:fldCharType="separate"/>
      </w:r>
      <w:r w:rsidRPr="00B016E7">
        <w:t>(Rania, Coppola and Pinna, 2021)</w:t>
      </w:r>
      <w:r w:rsidRPr="00B016E7">
        <w:fldChar w:fldCharType="end"/>
      </w:r>
      <w:r>
        <w:t>, and</w:t>
      </w:r>
      <w:r w:rsidRPr="00B016E7">
        <w:t xml:space="preserve"> poor management of group dynamics may </w:t>
      </w:r>
      <w:r>
        <w:t xml:space="preserve">have </w:t>
      </w:r>
      <w:r w:rsidRPr="00B016E7">
        <w:t>be</w:t>
      </w:r>
      <w:r>
        <w:t>en</w:t>
      </w:r>
      <w:r w:rsidRPr="00B016E7">
        <w:t xml:space="preserve"> detrimental to the research outcomes </w:t>
      </w:r>
      <w:r w:rsidRPr="00B016E7">
        <w:fldChar w:fldCharType="begin"/>
      </w:r>
      <w:r w:rsidRPr="00B016E7">
        <w:instrText xml:space="preserve"> ADDIN ZOTERO_ITEM CSL_CITATION {"citationID":"FplM8RGK","properties":{"formattedCitation":"(Woodyatt, Finneran and Stephenson, 2016)","plainCitation":"(Woodyatt, Finneran and Stephenson, 2016)","noteIndex":0},"citationItems":[{"id":476,"uris":["http://zotero.org/users/7392229/items/YX78LGWL"],"itemData":{"id":476,"type":"article-journal","abstract":"Online focus group discussions (FGDs) are becoming popular as a qualitative research method. Methodological examinations regarding the data quality of online versus more traditional in-person FGDs are limited. We compared two online FGDs with two in-person FGDs conducted with gay and bisexual men using a sensitive topic (the experience of intimate partner violence) to examine differences in data quality between the two methods. The online FGDs resulted in larger word count but were shorter in time than the in-person FGDs. There was high overlap in the themes generated across groups; however, the online discussions yielded one additional theme regarding a sensitive topic. In-person FGDs involved less sharing of in-depth stories, whereas sensitive topics were discussed more candidly in the online FGDs. The results illustrate that although the format of the data generated from each type of FGD may differ, the content of the data generated is remarkably similar.;Online focus group discussions (FGDs) are becoming popular as a qualitative research method. Methodological examinations regarding the data quality of online versus more traditional in-person FGDs are limited. We compared two online FGDs with two in-person FGDs conducted with gay and bisexual men using a sensitive topic (the experience of intimate partner violence) to examine differences in data quality between the two methods. The online FGDs resulted in larger word count but were shorter in time than the in-person FGDs. There was high overlap in the themes generated across groups; however, the online discussions yielded one additional theme regarding a sensitive topic. In-person FGDs involved less sharing of in-depth stories, whereas sensitive topics were discussed more candidly in the online FGDs. The results illustrate that although theformatof the data generated from each type of FGD may differ, thecontentof the data generated is remarkably similar.;","container-title":"Qualitative health research","DOI":"10.1177/1049732316631510","ISSN":"1049-7323","issue":"6","language":"English","note":"publisher-place: Los Angeles, CA\npublisher: SAGE Publications","page":"741-749","title":"In-Person Versus Online Focus Group Discussions: A Comparative Analysis of Data Quality","volume":"26","author":[{"family":"Woodyatt","given":"Cory R."},{"family":"Finneran","given":"Catherine A."},{"family":"Stephenson","given":"Rob"}],"issued":{"date-parts":[["2016"]]}}}],"schema":"https://github.com/citation-style-language/schema/raw/master/csl-citation.json"} </w:instrText>
      </w:r>
      <w:r w:rsidRPr="00B016E7">
        <w:fldChar w:fldCharType="separate"/>
      </w:r>
      <w:r w:rsidRPr="00B016E7">
        <w:t>(Woodyatt, Finneran and Stephenson, 2016)</w:t>
      </w:r>
      <w:r w:rsidRPr="00B016E7">
        <w:fldChar w:fldCharType="end"/>
      </w:r>
      <w:r w:rsidRPr="00B016E7">
        <w:t>.</w:t>
      </w:r>
    </w:p>
    <w:p w14:paraId="638770F5" w14:textId="77777777" w:rsidR="00CB743F" w:rsidRDefault="00CB743F" w:rsidP="00CB743F">
      <w:pPr>
        <w:spacing w:line="360" w:lineRule="auto"/>
      </w:pPr>
      <w:r>
        <w:t xml:space="preserve">The transcripts were coded using  CGT </w:t>
      </w:r>
      <w:r>
        <w:fldChar w:fldCharType="begin"/>
      </w:r>
      <w:r>
        <w:instrText xml:space="preserve"> ADDIN ZOTERO_ITEM CSL_CITATION {"citationID":"cUWgOPmZ","properties":{"formattedCitation":"(Charmaz, 2014)","plainCitation":"(Charmaz, 2014)","noteIndex":0},"citationItems":[{"id":449,"uris":["http://zotero.org/users/7392229/items/NT7CCADK"],"itemData":{"id":449,"type":"book","abstract":"Kathy Charmaz presents the definitive guide to doing grounded theory from a constructivist perspective. This second edition of her groundbreaking text retains the accessibility and warmth of the first edition whilst introducing cutting edge examples and practical tips. This expanded second edition: - explores how to effectively focus on data collection - demonstrates how to use data for theorizing - adds two new chapters that guide you through conducting and analysing interviews in grounded theory - adds a new chapter on symbolic interactionism and grounded theory - considers recent epistemological debates about the place of prior theory - discusses the legacy of Anselm Strauss for grounded theory. This is a seminal title for anyone serious about understanding and doing grounded theory research.","collection-number":"Book, Whole","edition":"2nd","ISBN":"1446297225","language":"English","publisher":"SAGE Publishing.1","title":"Constructing Grounded Theory","URL":"https://go.exlibris.link/716NMhxL","volume":"416 pages","author":[{"family":"Charmaz","given":"Kathleen C."}],"issued":{"date-parts":[["2014"]]}}}],"schema":"https://github.com/citation-style-language/schema/raw/master/csl-citation.json"} </w:instrText>
      </w:r>
      <w:r>
        <w:fldChar w:fldCharType="separate"/>
      </w:r>
      <w:r w:rsidRPr="00F57032">
        <w:t>(Charmaz, 2014)</w:t>
      </w:r>
      <w:r>
        <w:fldChar w:fldCharType="end"/>
      </w:r>
      <w:r>
        <w:t xml:space="preserve">. CGT has a clear framework and approach </w:t>
      </w:r>
      <w:r>
        <w:fldChar w:fldCharType="begin"/>
      </w:r>
      <w:r>
        <w:instrText xml:space="preserve"> ADDIN ZOTERO_ITEM CSL_CITATION {"citationID":"ct1TkLaq","properties":{"formattedCitation":"(Hussein {\\i{}et al.}, 2014)","plainCitation":"(Hussein et al., 2014)","noteIndex":0},"citationItems":[{"id":543,"uris":["http://zotero.org/users/7392229/items/5I5GIH5I"],"itemData":{"id":543,"type":"article-journal","abstract":"There are many challenges and criticisms attached to the conduct of research, none the least of which is a notion that much of the research undertaken in professional disciplines such as nursing may not have clinical and/or practical relevance. While there are a plethora of qualitative research methods that individuals must consider when designing research studies, one method stands out - Grounded Theory (GT). Grounded theory was developed in the early 1960’s by Glaser and Strauss. With its theoretical orientation based in sociology, GT strives to understand and explain human behavior through inductive reasoning processes (Elliott &amp; Lazenbatt, 2005). Because of its emphasis on the utilization of a variety of data sources that are grounded in particular contexts, GT provides a natural theoretical fit when designing nursing research studies. In this article, the authors provide an overview of GT and then describe the appropriateness, advantages, and disadvantages of applying it as part of the research design process. Additionally, the authors highlight the importance of taking a reflexive position to stay engaged while interacting with the data, and explore how to apply GT theory to particular research questions and studies. Finally, the strengths and limitations of this method of inquiry as applied to nursing research using a brief case study approach is presented.","container-title":"Qualitative report","DOI":"10.46743/2160-3715/2014.1209","ISSN":"1052-0147","issue":"Journal Article","language":"English","title":"Using Grounded Theory as a Method of Inquiry: Advantages and Disadvantages","URL":"https://go.exlibris.link/JQkMNxbs","author":[{"family":"Hussein","given":"Mohamed"},{"family":"Hirst","given":"Sandra"},{"family":"Salyers","given":"Vince"},{"family":"Osuji","given":"Joseph"}],"issued":{"date-parts":[["2014"]]}}}],"schema":"https://github.com/citation-style-language/schema/raw/master/csl-citation.json"} </w:instrText>
      </w:r>
      <w:r>
        <w:fldChar w:fldCharType="separate"/>
      </w:r>
      <w:r w:rsidRPr="00F57032">
        <w:t>(Hussein et al., 2014)</w:t>
      </w:r>
      <w:r>
        <w:fldChar w:fldCharType="end"/>
      </w:r>
      <w:r>
        <w:t xml:space="preserve">, functioning on the principle that theories and explanations develop directly from the analysis of the data, trying to avoid preconceptions </w:t>
      </w:r>
      <w:r>
        <w:fldChar w:fldCharType="begin"/>
      </w:r>
      <w:r>
        <w:instrText xml:space="preserve"> ADDIN ZOTERO_ITEM CSL_CITATION {"citationID":"mgaxKOPh","properties":{"formattedCitation":"(McClean {\\i{}et al.}, 2020)","plainCitation":"(McClean et al., 2020)","noteIndex":0},"citationItems":[{"id":403,"uris":["http://zotero.org/users/7392229/items/WFHUJXVB"],"itemData":{"id":403,"type":"book","collection-number":"Book, Whole","event-place":"Los Angeles","ISBN":"9781526430014","language":"English","publisher":"SAGE","publisher-place":"Los Angeles","title":"Research methods for public health","URL":"https://go.exlibris.link/YjjH4GBd","author":[{"family":"McClean","given":"Stuart"},{"family":"Bray","given":"Isabelle"},{"family":"De Viggiani","given":"Nick"},{"family":"Bird","given":"Emma"},{"family":"Pilkington","given":"Paul Andrew"}],"issued":{"date-parts":[["2020"]]}}}],"schema":"https://github.com/citation-style-language/schema/raw/master/csl-citation.json"} </w:instrText>
      </w:r>
      <w:r>
        <w:fldChar w:fldCharType="separate"/>
      </w:r>
      <w:r w:rsidRPr="00F57032">
        <w:t>(McClean et al., 2020)</w:t>
      </w:r>
      <w:r>
        <w:fldChar w:fldCharType="end"/>
      </w:r>
      <w:r>
        <w:t xml:space="preserve">. CGT is best suited to situations where no current theory is available </w:t>
      </w:r>
      <w:r>
        <w:fldChar w:fldCharType="begin"/>
      </w:r>
      <w:r>
        <w:instrText xml:space="preserve"> ADDIN ZOTERO_ITEM CSL_CITATION {"citationID":"9Ier8ATg","properties":{"formattedCitation":"(Creswell, 2017)","plainCitation":"(Creswell, 2017)","noteIndex":0},"citationItems":[{"id":376,"uris":["http://zotero.org/users/7392229/items/LBG7F6JH"],"itemData":{"id":376,"type":"book","abstract":"Winner of the 2018 Textbook &amp; Academic Authors Association's The McGuffey Longevity Award In the revised Fourth Edition of the best-selling text, John W. Creswell and new co-author Cheryl N. Poth explore the philosophical underpinnings, history, and key elements of five qualitative inquiry approaches: narrative research, phenomenology, grounded theory, ethnography, and case study. Preserving Creswell's signature writing style, the authors compare the approaches and relate research designs to each of the traditions of inquiry in a highly accessible manner. Featuring new content, articles, pedagogy, references, and expanded coverage of ethics throughout, the Fourth Edition is an ideal introduction to the theories, strategies, and practices of qualitative inquiry. Learn more about John W. Creswell's qualitative research and mixed methods research titles as well as his 2017 spring/summer mixed methods research workshops! Available with Perusall - an eBook that makes it easier to prepare for class Perusall is an award-winning eBook platform featuring social annotation tools that allow students and instructors to collaboratively mark up and discuss their SAGE textbook. Backed by research and supported by technological innovations developed at Harvard University, this process of learning through collaborative annotation keeps your students engaged and makes teaching easier and more effective. Learn more.","collection-number":"Book, Whole","edition":"4th","ISBN":"9781506330198","language":"English","publisher":"SAGE Publishing.1","title":"Qualitative Inquiry and Research Design: Choosing Among Five Approaches","URL":"https://go.exlibris.link/GvtDbpLM","volume":"488 pages","author":[{"family":"Creswell","given":"John Ward"}],"issued":{"date-parts":[["2017"]]}}}],"schema":"https://github.com/citation-style-language/schema/raw/master/csl-citation.json"} </w:instrText>
      </w:r>
      <w:r>
        <w:fldChar w:fldCharType="separate"/>
      </w:r>
      <w:r w:rsidRPr="00F57032">
        <w:t>(Creswell, 2017)</w:t>
      </w:r>
      <w:r>
        <w:fldChar w:fldCharType="end"/>
      </w:r>
      <w:r>
        <w:t xml:space="preserve"> but in this case many of the findings are already identified from existing literature raising a doubt if CGT was the most appropriate approach for the analysis.</w:t>
      </w:r>
    </w:p>
    <w:p w14:paraId="5E055ADF" w14:textId="77777777" w:rsidR="00CB743F" w:rsidRDefault="00CB743F" w:rsidP="00CB743F">
      <w:pPr>
        <w:spacing w:line="360" w:lineRule="auto"/>
      </w:pPr>
    </w:p>
    <w:p w14:paraId="0E7BF73B" w14:textId="77777777" w:rsidR="00CB743F" w:rsidRPr="00F57032" w:rsidRDefault="00CB743F" w:rsidP="00CB743F">
      <w:pPr>
        <w:spacing w:line="360" w:lineRule="auto"/>
      </w:pPr>
      <w:r>
        <w:t>The second paper was ‘</w:t>
      </w:r>
      <w:r w:rsidRPr="002116FB">
        <w:t>The Lived Experience of COVID-19</w:t>
      </w:r>
      <w:r>
        <w:t xml:space="preserve">’ </w:t>
      </w:r>
      <w:r>
        <w:fldChar w:fldCharType="begin"/>
      </w:r>
      <w:r>
        <w:instrText xml:space="preserve"> ADDIN ZOTERO_ITEM CSL_CITATION {"citationID":"p0uHwapE","properties":{"formattedCitation":"(\\uc0\\u8216{}The Lived Experience of COVID-19\\uc0\\u8217{}, 2021)","plainCitation":"(‘The Lived Experience of COVID-19’, 2021)","noteIndex":0},"citationItems":[{"id":408,"uris":["http://zotero.org/users/7392229/items/YMI7Y4VR"],"itemData":{"id":408,"type":"article-journal","abstract":"This qualitative study examined the essence of living with coronavirus disease 2019 (COVID-19). We used a phenomenological research design and interviewed 14 individuals ages 18 and older during the first wave of the COVID-19 pandemic. Data analysis using Colaizzi’s method for analysis revealed 2 overarching themes—physical experiences and psychologic/emotional experiences—and 8 subthemes that identify concerns that affect quality of life. The findings provide insights for nurses and health care providers on the experiences of living with COVID-19.","archive":"Sociology Database","archive_location":"2554601552","container-title":"The Journal for Nurse Practitioners","DOI":"10.1016/j.nurpra.2021.04.013","ISSN":"15554155","issue":"7","language":"English","note":"publisher-place: Philadelphia\npublisher: Elsevier Limited","page":"828-832","title":"The Lived Experience of COVID-19","volume":"17","issued":{"date-parts":[["2021",7]]}}}],"schema":"https://github.com/citation-style-language/schema/raw/master/csl-citation.json"} </w:instrText>
      </w:r>
      <w:r>
        <w:fldChar w:fldCharType="separate"/>
      </w:r>
      <w:r w:rsidRPr="00F57032">
        <w:t>(‘The Lived Experience of COVID-19’, 2021)</w:t>
      </w:r>
      <w:r>
        <w:fldChar w:fldCharType="end"/>
      </w:r>
      <w:r>
        <w:t xml:space="preserve">: </w:t>
      </w:r>
    </w:p>
    <w:p w14:paraId="44C83A38" w14:textId="77777777" w:rsidR="00CB743F" w:rsidRDefault="00CB743F" w:rsidP="00CB743F">
      <w:pPr>
        <w:spacing w:line="360" w:lineRule="auto"/>
      </w:pPr>
      <w:r>
        <w:t xml:space="preserve">This study aimed to identify the personal experience of persons who contracted covid early in the pandemic but were not hospitalised. It adopted a descriptive phenomenological approach, following the principles of </w:t>
      </w:r>
      <w:proofErr w:type="spellStart"/>
      <w:r>
        <w:t>Husser</w:t>
      </w:r>
      <w:proofErr w:type="spellEnd"/>
      <w:r>
        <w:t xml:space="preserve"> as opposed to the interpretive approach espoused by Heidegger </w:t>
      </w:r>
      <w:r>
        <w:fldChar w:fldCharType="begin"/>
      </w:r>
      <w:r>
        <w:instrText xml:space="preserve"> ADDIN ZOTERO_ITEM CSL_CITATION {"citationID":"Z36S8GyQ","properties":{"formattedCitation":"(Watson, 2008)","plainCitation":"(Watson, 2008)","noteIndex":0},"citationItems":[{"id":566,"uris":["http://zotero.org/users/7392229/items/4WRQE72I"],"itemData":{"id":566,"type":"book","collection-number":"Book, Whole","event-place":"New York;Edinburgh;","ISBN":"9780702033490","language":"English","publisher":"Churchill Livingstone","publisher-place":"New York;Edinburgh;","title":"Nursing research: designs and methods","URL":"https://go.exlibris.link/mzHGK28L","author":[{"family":"Watson","given":"Roger"}],"issued":{"date-parts":[["2008"]]}}}],"schema":"https://github.com/citation-style-language/schema/raw/master/csl-citation.json"} </w:instrText>
      </w:r>
      <w:r>
        <w:fldChar w:fldCharType="separate"/>
      </w:r>
      <w:r w:rsidRPr="00F57032">
        <w:t xml:space="preserve">(Watson, </w:t>
      </w:r>
      <w:r w:rsidRPr="00F57032">
        <w:lastRenderedPageBreak/>
        <w:t>2008)</w:t>
      </w:r>
      <w:r>
        <w:fldChar w:fldCharType="end"/>
      </w:r>
      <w:r>
        <w:t xml:space="preserve">. It used </w:t>
      </w:r>
      <w:r w:rsidRPr="00F57032">
        <w:t>t</w:t>
      </w:r>
      <w:r w:rsidRPr="00E91A2A">
        <w:t>elephone based semi structured interviews</w:t>
      </w:r>
      <w:r>
        <w:t xml:space="preserve"> (</w:t>
      </w:r>
      <w:r w:rsidRPr="00E91A2A">
        <w:t>20 minutes to 1 hour</w:t>
      </w:r>
      <w:r>
        <w:t>),</w:t>
      </w:r>
      <w:r w:rsidRPr="00E91A2A">
        <w:t xml:space="preserve"> using open-ended questions</w:t>
      </w:r>
      <w:r>
        <w:t xml:space="preserve"> to gather data. </w:t>
      </w:r>
      <w:r w:rsidRPr="00E91A2A">
        <w:t xml:space="preserve">Transcription </w:t>
      </w:r>
      <w:r>
        <w:t>was via</w:t>
      </w:r>
      <w:r w:rsidRPr="00E91A2A">
        <w:t xml:space="preserve"> </w:t>
      </w:r>
      <w:proofErr w:type="spellStart"/>
      <w:r w:rsidRPr="00E91A2A">
        <w:t>Colaizzi’s</w:t>
      </w:r>
      <w:proofErr w:type="spellEnd"/>
      <w:r w:rsidRPr="00E91A2A">
        <w:t xml:space="preserve"> method for descriptive analysis</w:t>
      </w:r>
      <w:r>
        <w:t xml:space="preserve"> </w:t>
      </w:r>
      <w:r w:rsidRPr="00E91A2A">
        <w:fldChar w:fldCharType="begin"/>
      </w:r>
      <w:r>
        <w:instrText xml:space="preserve"> ADDIN ZOTERO_ITEM CSL_CITATION {"citationID":"2LGqZxT2","properties":{"formattedCitation":"(Colaizzi, 1978)","plainCitation":"(Colaizzi, 1978)","noteIndex":0},"citationItems":[{"id":419,"uris":["http://zotero.org/users/7392229/items/X9XW9R3B"],"itemData":{"id":419,"type":"article-journal","title":"Psychological research as the phenomenologist views it","author":[{"family":"Colaizzi","given":"Paul F."}],"issued":{"date-parts":[["1978"]]}}}],"schema":"https://github.com/citation-style-language/schema/raw/master/csl-citation.json"} </w:instrText>
      </w:r>
      <w:r w:rsidRPr="00E91A2A">
        <w:fldChar w:fldCharType="separate"/>
      </w:r>
      <w:r w:rsidRPr="00E91A2A">
        <w:t>(Colaizzi, 1978)</w:t>
      </w:r>
      <w:r w:rsidRPr="00E91A2A">
        <w:fldChar w:fldCharType="end"/>
      </w:r>
      <w:r w:rsidRPr="00E91A2A">
        <w:t xml:space="preserve">. </w:t>
      </w:r>
      <w:r>
        <w:t>S</w:t>
      </w:r>
      <w:r w:rsidRPr="00E91A2A">
        <w:t>ampling</w:t>
      </w:r>
      <w:r>
        <w:t xml:space="preserve"> </w:t>
      </w:r>
      <w:r w:rsidRPr="00E91A2A">
        <w:t>continued until saturation of data was reached</w:t>
      </w:r>
      <w:r>
        <w:t xml:space="preserve"> and themes were identified </w:t>
      </w:r>
      <w:r w:rsidRPr="00E91A2A">
        <w:t xml:space="preserve">using the </w:t>
      </w:r>
      <w:r w:rsidRPr="00DB1625">
        <w:t>Lincoln</w:t>
      </w:r>
      <w:r w:rsidRPr="00E91A2A">
        <w:t xml:space="preserve"> a</w:t>
      </w:r>
      <w:r w:rsidRPr="00DB1625">
        <w:t>nd Guba</w:t>
      </w:r>
      <w:r>
        <w:t xml:space="preserve"> approach </w:t>
      </w:r>
      <w:r w:rsidRPr="000A6BB3">
        <w:fldChar w:fldCharType="begin"/>
      </w:r>
      <w:r w:rsidRPr="000A6BB3">
        <w:instrText xml:space="preserve"> ADDIN ZOTERO_ITEM CSL_CITATION {"citationID":"w7cNZNqa","properties":{"formattedCitation":"(Lincoln and Guba, 1985)","plainCitation":"(Lincoln and Guba, 1985)","noteIndex":0},"citationItems":[{"id":505,"uris":["http://zotero.org/users/7392229/items/B7BFKWTQ"],"itemData":{"id":505,"type":"book","ISBN":"0-8039-2431-3","publisher":"sage","title":"Naturalistic inquiry","author":[{"family":"Lincoln","given":"Yvonna S."},{"family":"Guba","given":"Egon G."}],"issued":{"date-parts":[["1985"]]}}}],"schema":"https://github.com/citation-style-language/schema/raw/master/csl-citation.json"} </w:instrText>
      </w:r>
      <w:r w:rsidRPr="000A6BB3">
        <w:fldChar w:fldCharType="separate"/>
      </w:r>
      <w:r w:rsidRPr="00F57032">
        <w:t>(Lincoln and Guba, 1985)</w:t>
      </w:r>
      <w:r w:rsidRPr="000A6BB3">
        <w:fldChar w:fldCharType="end"/>
      </w:r>
      <w:r w:rsidRPr="000A6BB3">
        <w:t>.</w:t>
      </w:r>
      <w:r w:rsidRPr="00E91A2A">
        <w:t xml:space="preserve"> </w:t>
      </w:r>
    </w:p>
    <w:p w14:paraId="506E617E" w14:textId="77777777" w:rsidR="00CB743F" w:rsidRDefault="00CB743F" w:rsidP="00CB743F">
      <w:pPr>
        <w:spacing w:line="360" w:lineRule="auto"/>
      </w:pPr>
      <w:r>
        <w:t xml:space="preserve">Phenomenology follows a social constructivist philosophy and is a descriptive and interpretive methodology seeking to identify common meanings of lived experience and to provide an objective account of reality </w:t>
      </w:r>
      <w:r>
        <w:fldChar w:fldCharType="begin"/>
      </w:r>
      <w:r>
        <w:instrText xml:space="preserve"> ADDIN ZOTERO_ITEM CSL_CITATION {"citationID":"w6Z5X0jA","properties":{"formattedCitation":"(Paley, 2017)","plainCitation":"(Paley, 2017)","noteIndex":0},"citationItems":[{"id":485,"uris":["http://zotero.org/users/7392229/items/PBXRJ3J2"],"itemData":{"id":485,"type":"book","collection-number":"Book, Whole","event-place":"London","ISBN":"131722762X","language":"English","publisher":"Routledge","publisher-place":"London","title":"Phenomenology as qualitative research: a critical analysis of meaning attribution","URL":"https://go.exlibris.link/mmhT6gQn","volume":"20.;20;","author":[{"family":"Paley","given":"John"}],"issued":{"date-parts":[["2017"]]}}}],"schema":"https://github.com/citation-style-language/schema/raw/master/csl-citation.json"} </w:instrText>
      </w:r>
      <w:r>
        <w:fldChar w:fldCharType="separate"/>
      </w:r>
      <w:r w:rsidRPr="00F57032">
        <w:t>(Paley, 2017)</w:t>
      </w:r>
      <w:r>
        <w:fldChar w:fldCharType="end"/>
      </w:r>
      <w:r>
        <w:t xml:space="preserve">. </w:t>
      </w:r>
      <w:r>
        <w:fldChar w:fldCharType="begin"/>
      </w:r>
      <w:r>
        <w:instrText xml:space="preserve"> ADDIN ZOTERO_ITEM CSL_CITATION {"citationID":"BFpvnSKA","properties":{"formattedCitation":"(McClean {\\i{}et al.}, 2020)","plainCitation":"(McClean et al., 2020)","dontUpdate":true,"noteIndex":0},"citationItems":[{"id":403,"uris":["http://zotero.org/users/7392229/items/WFHUJXVB"],"itemData":{"id":403,"type":"book","collection-number":"Book, Whole","event-place":"Los Angeles","ISBN":"9781526430014","language":"English","publisher":"SAGE","publisher-place":"Los Angeles","title":"Research methods for public health","URL":"https://go.exlibris.link/YjjH4GBd","author":[{"family":"McClean","given":"Stuart"},{"family":"Bray","given":"Isabelle"},{"family":"De Viggiani","given":"Nick"},{"family":"Bird","given":"Emma"},{"family":"Pilkington","given":"Paul Andrew"}],"issued":{"date-parts":[["2020"]]}}}],"schema":"https://github.com/citation-style-language/schema/raw/master/csl-citation.json"} </w:instrText>
      </w:r>
      <w:r>
        <w:fldChar w:fldCharType="separate"/>
      </w:r>
      <w:r w:rsidRPr="00F57032">
        <w:t>(McClean et al., 2020 p100)</w:t>
      </w:r>
      <w:r>
        <w:fldChar w:fldCharType="end"/>
      </w:r>
      <w:r>
        <w:t xml:space="preserve">. The approach is popular in </w:t>
      </w:r>
      <w:r w:rsidRPr="00AF4FEB">
        <w:t>nursing and health services research</w:t>
      </w:r>
      <w:r>
        <w:t>, due</w:t>
      </w:r>
      <w:r w:rsidRPr="00AF4FEB">
        <w:t xml:space="preserve"> to its focus on the meaning for patients with illness experience (Stott et al., 2018).</w:t>
      </w:r>
      <w:r>
        <w:t xml:space="preserve"> “It is a powerful tool to understand the shared experiences of individuals” </w:t>
      </w:r>
      <w:r>
        <w:fldChar w:fldCharType="begin"/>
      </w:r>
      <w:r>
        <w:instrText xml:space="preserve"> ADDIN ZOTERO_ITEM CSL_CITATION {"citationID":"Nzl27wEx","properties":{"formattedCitation":"(Creswell, 2017)","plainCitation":"(Creswell, 2017)","noteIndex":0},"citationItems":[{"id":376,"uris":["http://zotero.org/users/7392229/items/LBG7F6JH"],"itemData":{"id":376,"type":"book","abstract":"Winner of the 2018 Textbook &amp; Academic Authors Association's The McGuffey Longevity Award In the revised Fourth Edition of the best-selling text, John W. Creswell and new co-author Cheryl N. Poth explore the philosophical underpinnings, history, and key elements of five qualitative inquiry approaches: narrative research, phenomenology, grounded theory, ethnography, and case study. Preserving Creswell's signature writing style, the authors compare the approaches and relate research designs to each of the traditions of inquiry in a highly accessible manner. Featuring new content, articles, pedagogy, references, and expanded coverage of ethics throughout, the Fourth Edition is an ideal introduction to the theories, strategies, and practices of qualitative inquiry. Learn more about John W. Creswell's qualitative research and mixed methods research titles as well as his 2017 spring/summer mixed methods research workshops! Available with Perusall - an eBook that makes it easier to prepare for class Perusall is an award-winning eBook platform featuring social annotation tools that allow students and instructors to collaboratively mark up and discuss their SAGE textbook. Backed by research and supported by technological innovations developed at Harvard University, this process of learning through collaborative annotation keeps your students engaged and makes teaching easier and more effective. Learn more.","collection-number":"Book, Whole","edition":"4th","ISBN":"9781506330198","language":"English","publisher":"SAGE Publishing.1","title":"Qualitative Inquiry and Research Design: Choosing Among Five Approaches","URL":"https://go.exlibris.link/GvtDbpLM","volume":"488 pages","author":[{"family":"Creswell","given":"John Ward"}],"issued":{"date-parts":[["2017"]]}}}],"schema":"https://github.com/citation-style-language/schema/raw/master/csl-citation.json"} </w:instrText>
      </w:r>
      <w:r>
        <w:fldChar w:fldCharType="separate"/>
      </w:r>
      <w:r w:rsidRPr="00F57032">
        <w:t>(Creswell, 2017)</w:t>
      </w:r>
      <w:r>
        <w:fldChar w:fldCharType="end"/>
      </w:r>
      <w:r>
        <w:t xml:space="preserve"> and “data analysis can follow procedural steps to develop wider themes, aiding in understanding”. </w:t>
      </w:r>
      <w:r>
        <w:fldChar w:fldCharType="begin"/>
      </w:r>
      <w:r>
        <w:instrText xml:space="preserve"> ADDIN ZOTERO_ITEM CSL_CITATION {"citationID":"FvC5MmXy","properties":{"formattedCitation":"(Moustakas, 1994)","plainCitation":"(Moustakas, 1994)","noteIndex":0},"citationItems":[{"id":490,"uris":["http://zotero.org/users/7392229/items/T88S3H2F"],"itemData":{"id":490,"type":"book","abstract":"In this volume, Clark Moustakas clearly discusses the theoretical underpinnings of phenomenology, based on the work of Husserl and others, and takes the reader step-by-step through the process of conducting a phenomenological study. His concise guide provides numerous examples of successful phenomenological studies from a variety of fields including therapy, health care, victimology, psychology and gender studies. The book also includes form letters and other research tools to use in designing and conducting a study.;“Phenomenology has long served as a research model for many psychologists and\n\nother social science scholars and professionals. Yet there are few books that\n\nactually explain how to do phenomenological research. In this volume, Clark\n\nMoustakas clearly discusses the theoretical underpinnings of phenomenology,\n\nbased on the work of Husserl and others, and takes the reader step-by-step\n\nthrough the process of conducting a phenomenological study. His concise guide\n\nprovides numerous examples of successful phenomenological studies from a variety\n\nof fields including therapy, health care, victimology, psychology and gender\n\nstudies. The book also includes form letters and other research tools to use in\n\ndesigning and conducting a study.”;","collection-number":"Book, Whole","event-place":"London","ISBN":"0803957998","language":"English","note":"container-title: Phenomenological research methods\nDOI: 10.4135/9781412995658","publisher":"Sage","publisher-place":"London","title":"Phenomenological research methods","URL":"https://go.exlibris.link/dJ7tGsDk","author":[{"family":"Moustakas","given":"Clark"}],"issued":{"date-parts":[["1994"]]}}}],"schema":"https://github.com/citation-style-language/schema/raw/master/csl-citation.json"} </w:instrText>
      </w:r>
      <w:r>
        <w:fldChar w:fldCharType="separate"/>
      </w:r>
      <w:r w:rsidRPr="00F57032">
        <w:t>(Moustakas, 1994)</w:t>
      </w:r>
      <w:r>
        <w:fldChar w:fldCharType="end"/>
      </w:r>
    </w:p>
    <w:p w14:paraId="359EEEDF" w14:textId="77777777" w:rsidR="00CB743F" w:rsidRDefault="00CB743F" w:rsidP="00CB743F">
      <w:pPr>
        <w:spacing w:line="360" w:lineRule="auto"/>
      </w:pPr>
      <w:r>
        <w:t xml:space="preserve">Phenomenology appears a good match to this research question. The approach had several advantages, particularly early in the pandemic. They could purposively sample </w:t>
      </w:r>
      <w:r>
        <w:fldChar w:fldCharType="begin"/>
      </w:r>
      <w:r>
        <w:instrText xml:space="preserve"> ADDIN ZOTERO_ITEM CSL_CITATION {"citationID":"iKUyRwAq","properties":{"formattedCitation":"(Clifford, 1997)","plainCitation":"(Clifford, 1997)","noteIndex":0},"citationItems":[{"id":561,"uris":["http://zotero.org/users/7392229/items/FV663GXD"],"itemData":{"id":561,"type":"book","ISBN":"0-443-05738-9","publisher":"Churchill Livingstone","title":"Qualitative research methodology in nursing and healthcare","author":[{"family":"Clifford","given":"Collette"}],"issued":{"date-parts":[["1997"]]}}}],"schema":"https://github.com/citation-style-language/schema/raw/master/csl-citation.json"} </w:instrText>
      </w:r>
      <w:r>
        <w:fldChar w:fldCharType="separate"/>
      </w:r>
      <w:r w:rsidRPr="00F57032">
        <w:t>(Clifford, 1997)</w:t>
      </w:r>
      <w:r>
        <w:fldChar w:fldCharType="end"/>
      </w:r>
      <w:r>
        <w:t xml:space="preserve">, interviews could still take place by telephone,  interviews were relatively inobtrusive and the use of one-to-one interviews rather than working in groups will have helped in avoiding stigma of having been infected. 1:2:1 interviews can generate a “productive relationship” and “thick description” of the phenomenon to help with understanding </w:t>
      </w:r>
      <w:r>
        <w:fldChar w:fldCharType="begin"/>
      </w:r>
      <w:r>
        <w:instrText xml:space="preserve"> ADDIN ZOTERO_ITEM CSL_CITATION {"citationID":"4hcbG32B","properties":{"formattedCitation":"(Geertz, 2008)","plainCitation":"(Geertz, 2008)","noteIndex":0},"citationItems":[{"id":556,"uris":["http://zotero.org/users/7392229/items/JFY9R5HW"],"itemData":{"id":556,"type":"chapter","container-title":"The cultural geography reader","ISBN":"0-203-93195-5","page":"41-51","publisher":"Routledge","title":"Thick description: Toward an interpretive theory of culture","author":[{"family":"Geertz","given":"Clifford"}],"issued":{"date-parts":[["2008"]]}}}],"schema":"https://github.com/citation-style-language/schema/raw/master/csl-citation.json"} </w:instrText>
      </w:r>
      <w:r>
        <w:fldChar w:fldCharType="separate"/>
      </w:r>
      <w:r w:rsidRPr="00F57032">
        <w:t>(Geertz, 2008)</w:t>
      </w:r>
      <w:r>
        <w:fldChar w:fldCharType="end"/>
      </w:r>
      <w:r>
        <w:t xml:space="preserve"> and seeks to draw on a group of people with shared experience </w:t>
      </w:r>
      <w:r>
        <w:fldChar w:fldCharType="begin"/>
      </w:r>
      <w:r>
        <w:instrText xml:space="preserve"> ADDIN ZOTERO_ITEM CSL_CITATION {"citationID":"YVq4PGR5","properties":{"formattedCitation":"(Creswell, 2017)","plainCitation":"(Creswell, 2017)","dontUpdate":true,"noteIndex":0},"citationItems":[{"id":376,"uris":["http://zotero.org/users/7392229/items/LBG7F6JH"],"itemData":{"id":376,"type":"book","abstract":"Winner of the 2018 Textbook &amp; Academic Authors Association's The McGuffey Longevity Award In the revised Fourth Edition of the best-selling text, John W. Creswell and new co-author Cheryl N. Poth explore the philosophical underpinnings, history, and key elements of five qualitative inquiry approaches: narrative research, phenomenology, grounded theory, ethnography, and case study. Preserving Creswell's signature writing style, the authors compare the approaches and relate research designs to each of the traditions of inquiry in a highly accessible manner. Featuring new content, articles, pedagogy, references, and expanded coverage of ethics throughout, the Fourth Edition is an ideal introduction to the theories, strategies, and practices of qualitative inquiry. Learn more about John W. Creswell's qualitative research and mixed methods research titles as well as his 2017 spring/summer mixed methods research workshops! Available with Perusall - an eBook that makes it easier to prepare for class Perusall is an award-winning eBook platform featuring social annotation tools that allow students and instructors to collaboratively mark up and discuss their SAGE textbook. Backed by research and supported by technological innovations developed at Harvard University, this process of learning through collaborative annotation keeps your students engaged and makes teaching easier and more effective. Learn more.","collection-number":"Book, Whole","edition":"4th","ISBN":"9781506330198","language":"English","publisher":"SAGE Publishing.1","title":"Qualitative Inquiry and Research Design: Choosing Among Five Approaches","URL":"https://go.exlibris.link/GvtDbpLM","volume":"488 pages","author":[{"family":"Creswell","given":"John Ward"}],"issued":{"date-parts":[["2017"]]}}}],"schema":"https://github.com/citation-style-language/schema/raw/master/csl-citation.json"} </w:instrText>
      </w:r>
      <w:r>
        <w:fldChar w:fldCharType="separate"/>
      </w:r>
      <w:r w:rsidRPr="00F57032">
        <w:t>(Creswell, 2017 P76)</w:t>
      </w:r>
      <w:r>
        <w:fldChar w:fldCharType="end"/>
      </w:r>
      <w:r>
        <w:t xml:space="preserve">. The use of </w:t>
      </w:r>
      <w:proofErr w:type="spellStart"/>
      <w:r>
        <w:t>Colaizzi’s</w:t>
      </w:r>
      <w:proofErr w:type="spellEnd"/>
      <w:r>
        <w:t xml:space="preserve"> method provided a rigorous, structured and transparent approach to analysis </w:t>
      </w:r>
      <w:r>
        <w:fldChar w:fldCharType="begin"/>
      </w:r>
      <w:r>
        <w:instrText xml:space="preserve"> ADDIN ZOTERO_ITEM CSL_CITATION {"citationID":"096TRUQI","properties":{"formattedCitation":"(Morrow, Rodriguez and King, 2015)","plainCitation":"(Morrow, Rodriguez and King, 2015)","noteIndex":0},"citationItems":[{"id":559,"uris":["http://zotero.org/users/7392229/items/JDPDMJRC"],"itemData":{"id":559,"type":"article-journal","container-title":"The psychologist","ISSN":"0952-8229","issue":"8","journalAbbreviation":"The psychologist","note":"publisher: The British Psychological Society","page":"643-644","title":"Colaizzi’s descriptive phenomenological method","volume":"28","author":[{"family":"Morrow","given":"Rosie"},{"family":"Rodriguez","given":"Alison"},{"family":"King","given":"Nigel"}],"issued":{"date-parts":[["2015"]]}}}],"schema":"https://github.com/citation-style-language/schema/raw/master/csl-citation.json"} </w:instrText>
      </w:r>
      <w:r>
        <w:fldChar w:fldCharType="separate"/>
      </w:r>
      <w:r w:rsidRPr="00F57032">
        <w:t>(Morrow, Rodriguez and King, 2015)</w:t>
      </w:r>
      <w:r>
        <w:fldChar w:fldCharType="end"/>
      </w:r>
      <w:r>
        <w:t xml:space="preserve"> </w:t>
      </w:r>
    </w:p>
    <w:p w14:paraId="2D3EC185" w14:textId="77777777" w:rsidR="00CB743F" w:rsidRDefault="00CB743F" w:rsidP="00CB743F">
      <w:pPr>
        <w:spacing w:line="360" w:lineRule="auto"/>
      </w:pPr>
      <w:r>
        <w:t xml:space="preserve">The descriptive phenomenological approach requires researchers to ‘bracket’ their own preconceptions and to focus on the participants experience and the difficulty in achieving this is a major criticism </w:t>
      </w:r>
      <w:r>
        <w:fldChar w:fldCharType="begin"/>
      </w:r>
      <w:r>
        <w:instrText xml:space="preserve"> ADDIN ZOTERO_ITEM CSL_CITATION {"citationID":"DfWWCPzY","properties":{"formattedCitation":"(Paley, 1997)","plainCitation":"(Paley, 1997)","noteIndex":0},"citationItems":[{"id":555,"uris":["http://zotero.org/users/7392229/items/ZR7DZ83B"],"itemData":{"id":555,"type":"article-journal","container-title":"Journal of advanced nursing","ISSN":"0309-2402","issue":"1","journalAbbreviation":"Journal of advanced nursing","note":"publisher: Wiley Online Library","page":"187-193","title":"Husserl, phenomenology and nursing","volume":"26","author":[{"family":"Paley","given":"John"}],"issued":{"date-parts":[["1997"]]}}}],"schema":"https://github.com/citation-style-language/schema/raw/master/csl-citation.json"} </w:instrText>
      </w:r>
      <w:r>
        <w:fldChar w:fldCharType="separate"/>
      </w:r>
      <w:r w:rsidRPr="002E7757">
        <w:t>(Paley, 1997)</w:t>
      </w:r>
      <w:r>
        <w:fldChar w:fldCharType="end"/>
      </w:r>
      <w:r>
        <w:t xml:space="preserve">. The way that researchers identify “the meaning of phenomenon” is also often unclear </w:t>
      </w:r>
      <w:r>
        <w:fldChar w:fldCharType="begin"/>
      </w:r>
      <w:r>
        <w:instrText xml:space="preserve"> ADDIN ZOTERO_ITEM CSL_CITATION {"citationID":"6NoMnXuj","properties":{"formattedCitation":"(Paley, 2017)","plainCitation":"(Paley, 2017)","noteIndex":0},"citationItems":[{"id":485,"uris":["http://zotero.org/users/7392229/items/PBXRJ3J2"],"itemData":{"id":485,"type":"book","collection-number":"Book, Whole","event-place":"London","ISBN":"131722762X","language":"English","publisher":"Routledge","publisher-place":"London","title":"Phenomenology as qualitative research: a critical analysis of meaning attribution","URL":"https://go.exlibris.link/mmhT6gQn","volume":"20.;20;","author":[{"family":"Paley","given":"John"}],"issued":{"date-parts":[["2017"]]}}}],"schema":"https://github.com/citation-style-language/schema/raw/master/csl-citation.json"} </w:instrText>
      </w:r>
      <w:r>
        <w:fldChar w:fldCharType="separate"/>
      </w:r>
      <w:r w:rsidRPr="00F57032">
        <w:t>(Paley, 2017)</w:t>
      </w:r>
      <w:r>
        <w:fldChar w:fldCharType="end"/>
      </w:r>
      <w:r>
        <w:t xml:space="preserve"> and the quality of the study relies heavily on the skills and ability of the interviewer </w:t>
      </w:r>
      <w:r>
        <w:fldChar w:fldCharType="begin"/>
      </w:r>
      <w:r>
        <w:instrText xml:space="preserve"> ADDIN ZOTERO_ITEM CSL_CITATION {"citationID":"8M7kxOtL","properties":{"formattedCitation":"(Polit and Beck, 2010)","plainCitation":"(Polit and Beck, 2010)","noteIndex":0},"citationItems":[{"id":517,"uris":["http://zotero.org/users/7392229/items/VGVUEF7Q"],"itemData":{"id":517,"type":"book","collection-number":"Book, Whole","edition":"7th","event-place":"Philadelphia, Pa","ISBN":"1609130049","language":"English","publisher":"Lippincott Williams &amp; Wilkins","publisher-place":"Philadelphia, Pa","title":"Essentials of nursing research: appraising evidence for nursing practice","URL":"https://go.exlibris.link/d9FBcHrk","author":[{"family":"Polit","given":"Denise F."},{"family":"Beck","given":"Cheryl Tatano"}],"issued":{"date-parts":[["2010"]]}}}],"schema":"https://github.com/citation-style-language/schema/raw/master/csl-citation.json"} </w:instrText>
      </w:r>
      <w:r>
        <w:fldChar w:fldCharType="separate"/>
      </w:r>
      <w:r w:rsidRPr="002E7757">
        <w:t>(Polit and Beck, 2010)</w:t>
      </w:r>
      <w:r>
        <w:fldChar w:fldCharType="end"/>
      </w:r>
      <w:r>
        <w:t>.</w:t>
      </w:r>
    </w:p>
    <w:p w14:paraId="5B92E35B" w14:textId="77777777" w:rsidR="00CB743F" w:rsidRDefault="00CB743F" w:rsidP="00CB743F">
      <w:pPr>
        <w:spacing w:line="360" w:lineRule="auto"/>
      </w:pPr>
    </w:p>
    <w:p w14:paraId="2D29044F" w14:textId="77777777" w:rsidR="00CB743F" w:rsidRDefault="00CB743F" w:rsidP="00CB743F">
      <w:pPr>
        <w:spacing w:line="360" w:lineRule="auto"/>
      </w:pPr>
      <w:r>
        <w:t xml:space="preserve">Snowball sampling, relying on referrals between participants </w:t>
      </w:r>
      <w:r>
        <w:fldChar w:fldCharType="begin"/>
      </w:r>
      <w:r>
        <w:instrText xml:space="preserve"> ADDIN ZOTERO_ITEM CSL_CITATION {"citationID":"EloHdX7u","properties":{"formattedCitation":"(Noy, 2008)","plainCitation":"(Noy, 2008)","noteIndex":0},"citationItems":[{"id":564,"uris":["http://zotero.org/users/7392229/items/XD65L94W"],"itemData":{"id":564,"type":"article-journal","container-title":"International Journal of social research methodology","issue":"4","note":"ISBN: 1364-5579\npublisher: Taylor &amp; Francis","page":"327-344","title":"Sampling knowledge: The hermeneutics of snowball sampling in qualitative research","volume":"11","author":[{"family":"Noy","given":"Chaim"}],"issued":{"date-parts":[["2008"]]}}}],"schema":"https://github.com/citation-style-language/schema/raw/master/csl-citation.json"} </w:instrText>
      </w:r>
      <w:r>
        <w:fldChar w:fldCharType="separate"/>
      </w:r>
      <w:r w:rsidRPr="00F57032">
        <w:t>(Noy, 2008)</w:t>
      </w:r>
      <w:r>
        <w:fldChar w:fldCharType="end"/>
      </w:r>
      <w:r>
        <w:t xml:space="preserve">, was an interesting choice given the researchers concerns about the stigma of having covid. It may have resulted in a closely connected sample group, limiting the transferability of the findings. Furthermore, sampling </w:t>
      </w:r>
      <w:r w:rsidRPr="002E7757">
        <w:t xml:space="preserve">should </w:t>
      </w:r>
      <w:r>
        <w:t xml:space="preserve">typically </w:t>
      </w:r>
      <w:r w:rsidRPr="002E7757">
        <w:t>continue until saturation is achieve</w:t>
      </w:r>
      <w:r>
        <w:t xml:space="preserve">d  </w:t>
      </w:r>
      <w:r>
        <w:fldChar w:fldCharType="begin"/>
      </w:r>
      <w:r>
        <w:instrText xml:space="preserve"> ADDIN ZOTERO_ITEM CSL_CITATION {"citationID":"Nhy2rQ8m","properties":{"formattedCitation":"(Macnee and McCabe, 2008)","plainCitation":"(Macnee and McCabe, 2008)","noteIndex":0},"citationItems":[{"id":562,"uris":["http://zotero.org/users/7392229/items/UVJEUYG5"],"itemData":{"id":562,"type":"book","ISBN":"0-7817-7558-2","publisher":"Lippincott Williams &amp; Wilkins","title":"Understanding nursing research: Using research in evidence-based practice","author":[{"family":"Macnee","given":"Carol Leslie"},{"family":"McCabe","given":"Susan"}],"issued":{"date-parts":[["2008"]]}}}],"schema":"https://github.com/citation-style-language/schema/raw/master/csl-citation.json"} </w:instrText>
      </w:r>
      <w:r>
        <w:fldChar w:fldCharType="separate"/>
      </w:r>
      <w:r w:rsidRPr="00F57032">
        <w:t>(Macnee and McCabe, 2008)</w:t>
      </w:r>
      <w:r>
        <w:fldChar w:fldCharType="end"/>
      </w:r>
      <w:r>
        <w:t xml:space="preserve">, quoted in </w:t>
      </w:r>
      <w:r>
        <w:fldChar w:fldCharType="begin"/>
      </w:r>
      <w:r>
        <w:instrText xml:space="preserve"> ADDIN ZOTERO_ITEM CSL_CITATION {"citationID":"lB8IaDGQ","properties":{"formattedCitation":"(Mapp, 2008)","plainCitation":"(Mapp, 2008)","noteIndex":0},"citationItems":[{"id":560,"uris":["http://zotero.org/users/7392229/items/7N7YAIHX"],"itemData":{"id":560,"type":"article-journal","abstract":"This article details the use of Phenomenology as a research method which is to fully describe a person's lived experience of an event or experience. It stresses that only those that have experienced phenomena can communicate them to the outside world. It therefore provides an understanding of an experience from those who have lived it. The two schools of phenomenology which are described are utilized in both midwifery and nursing research. These are Husserlian and Heideggerian (Hermeneutics) phenomenology. The main focus in this article, however, is on the Husserlian approach, its background, data collection, data analysis methods and its application to midwifery research.;Guidance on the use of phenomenology as a research method to describe an individual's lived experiences. The derivation and humanistic basis of phenomenology, the Husserlian and Heideggerian (Hermeneutics) schools, purposive sampling, data collection and analysis and the application of phenomenology to midwifery research are discussed. [(BNI unique abstract)] 41 references;","container-title":"British journal of midwifery","DOI":"10.12968/bjom.2008.16.5.29192","ISSN":"0969-4900","issue":"5","language":"English","note":"publisher-place: London\npublisher: MA Healthcare","page":"308-311","title":"Understanding phenomenology: the lived experience","volume":"16","author":[{"family":"Mapp","given":"Taniya"}],"issued":{"date-parts":[["2008"]]}}}],"schema":"https://github.com/citation-style-language/schema/raw/master/csl-citation.json"} </w:instrText>
      </w:r>
      <w:r>
        <w:fldChar w:fldCharType="separate"/>
      </w:r>
      <w:r w:rsidRPr="00F57032">
        <w:t>(Mapp, 2008)</w:t>
      </w:r>
      <w:r>
        <w:fldChar w:fldCharType="end"/>
      </w:r>
      <w:r>
        <w:t>. This study refers to researchers “being immersed in the data until themes were illuminated” but it is not clear if saturation was achieved.</w:t>
      </w:r>
    </w:p>
    <w:p w14:paraId="199713E8" w14:textId="77777777" w:rsidR="00CB743F" w:rsidRPr="002254B2" w:rsidRDefault="00CB743F" w:rsidP="00CB743F">
      <w:pPr>
        <w:spacing w:line="360" w:lineRule="auto"/>
      </w:pPr>
      <w:r>
        <w:lastRenderedPageBreak/>
        <w:t xml:space="preserve">Qualitative research provides a powerful tool for Health/Public Health research, to fill significant gaps in the quantitative approach, specifically looking at the “why” question and puts human emotion and behaviour at the forefront of the research. </w:t>
      </w:r>
      <w:r>
        <w:rPr>
          <w:lang w:val="en-US"/>
        </w:rPr>
        <w:t xml:space="preserve">There are several qualitative methodologies, but they have much in common and are all based on emic principles, seeking to amplify the voice of the researched and to provide a deeper insight into the reasons behind perceptions, decisions, and actions. </w:t>
      </w:r>
      <w:r>
        <w:t>Qualitative</w:t>
      </w:r>
      <w:r>
        <w:rPr>
          <w:lang w:val="en-US"/>
        </w:rPr>
        <w:t xml:space="preserve"> and quantitative studies should not be considered as opposed or mutually exclusive, they merely provide different tools to assess events and phenomena and can provide a richer, synergistic interpretation if used together. Indeed, the combined or mixed method approach is now one of the most common found in journals and published studies. </w:t>
      </w:r>
    </w:p>
    <w:p w14:paraId="53E37084" w14:textId="77777777" w:rsidR="00CB743F" w:rsidRDefault="00CB743F" w:rsidP="00CB743F"/>
    <w:p w14:paraId="57604B7F" w14:textId="5BC26991" w:rsidR="00CB743F" w:rsidRDefault="00CB743F" w:rsidP="00CB743F">
      <w:r>
        <w:rPr>
          <w:b/>
          <w:bCs/>
        </w:rPr>
        <w:t>Word Length 1647 words                              Max permitted = 1500 +/- 10% (</w:t>
      </w:r>
      <w:r w:rsidR="00452F1B">
        <w:rPr>
          <w:b/>
          <w:bCs/>
        </w:rPr>
        <w:t>1650)</w:t>
      </w:r>
      <w:r>
        <w:br w:type="page"/>
      </w:r>
    </w:p>
    <w:p w14:paraId="243D3549" w14:textId="77777777" w:rsidR="00CB743F" w:rsidRPr="00BF2965" w:rsidRDefault="00CB743F" w:rsidP="00CB743F">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Pr="00BF2965">
        <w:rPr>
          <w:rFonts w:ascii="Calibri" w:hAnsi="Calibri" w:cs="Calibri"/>
        </w:rPr>
        <w:t xml:space="preserve">Anderson, C. (2010) ‘Presenting and evaluating qualitative research’, </w:t>
      </w:r>
      <w:r w:rsidRPr="00BF2965">
        <w:rPr>
          <w:rFonts w:ascii="Calibri" w:hAnsi="Calibri" w:cs="Calibri"/>
          <w:i/>
          <w:iCs/>
        </w:rPr>
        <w:t>American journal of pharmaceutical education</w:t>
      </w:r>
      <w:r w:rsidRPr="00BF2965">
        <w:rPr>
          <w:rFonts w:ascii="Calibri" w:hAnsi="Calibri" w:cs="Calibri"/>
        </w:rPr>
        <w:t>, 74(8), pp. 141–141. doi:10.5688/aj7408141.</w:t>
      </w:r>
    </w:p>
    <w:p w14:paraId="5B31E572" w14:textId="77777777" w:rsidR="00CB743F" w:rsidRPr="00BF2965" w:rsidRDefault="00CB743F" w:rsidP="00CB743F">
      <w:pPr>
        <w:pStyle w:val="Bibliography"/>
        <w:rPr>
          <w:rFonts w:ascii="Calibri" w:hAnsi="Calibri" w:cs="Calibri"/>
        </w:rPr>
      </w:pPr>
      <w:r w:rsidRPr="00BF2965">
        <w:rPr>
          <w:rFonts w:ascii="Calibri" w:hAnsi="Calibri" w:cs="Calibri"/>
        </w:rPr>
        <w:t xml:space="preserve">Baum, F., MacDougall, C. and Smith, D. (2006) ‘Participatory action research’, </w:t>
      </w:r>
      <w:r w:rsidRPr="00BF2965">
        <w:rPr>
          <w:rFonts w:ascii="Calibri" w:hAnsi="Calibri" w:cs="Calibri"/>
          <w:i/>
          <w:iCs/>
        </w:rPr>
        <w:t>Journal of epidemiology and community health (1979)</w:t>
      </w:r>
      <w:r w:rsidRPr="00BF2965">
        <w:rPr>
          <w:rFonts w:ascii="Calibri" w:hAnsi="Calibri" w:cs="Calibri"/>
        </w:rPr>
        <w:t>, 60(10), pp. 854–857. doi:10.1136/jech.2004.028662.</w:t>
      </w:r>
    </w:p>
    <w:p w14:paraId="243C1B89" w14:textId="77777777" w:rsidR="00CB743F" w:rsidRPr="00BF2965" w:rsidRDefault="00CB743F" w:rsidP="00CB743F">
      <w:pPr>
        <w:pStyle w:val="Bibliography"/>
        <w:rPr>
          <w:rFonts w:ascii="Calibri" w:hAnsi="Calibri" w:cs="Calibri"/>
        </w:rPr>
      </w:pPr>
      <w:r w:rsidRPr="00BF2965">
        <w:rPr>
          <w:rFonts w:ascii="Calibri" w:hAnsi="Calibri" w:cs="Calibri"/>
        </w:rPr>
        <w:t xml:space="preserve">Bogdan, R. and Biklen, S.K. (1997) </w:t>
      </w:r>
      <w:r w:rsidRPr="00BF2965">
        <w:rPr>
          <w:rFonts w:ascii="Calibri" w:hAnsi="Calibri" w:cs="Calibri"/>
          <w:i/>
          <w:iCs/>
        </w:rPr>
        <w:t>Qualitative research for education</w:t>
      </w:r>
      <w:r w:rsidRPr="00BF2965">
        <w:rPr>
          <w:rFonts w:ascii="Calibri" w:hAnsi="Calibri" w:cs="Calibri"/>
        </w:rPr>
        <w:t>. Allyn &amp; Bacon Boston, MA.</w:t>
      </w:r>
    </w:p>
    <w:p w14:paraId="30F9176F" w14:textId="77777777" w:rsidR="00CB743F" w:rsidRPr="00BF2965" w:rsidRDefault="00CB743F" w:rsidP="00CB743F">
      <w:pPr>
        <w:pStyle w:val="Bibliography"/>
        <w:rPr>
          <w:rFonts w:ascii="Calibri" w:hAnsi="Calibri" w:cs="Calibri"/>
        </w:rPr>
      </w:pPr>
      <w:r w:rsidRPr="00BF2965">
        <w:rPr>
          <w:rFonts w:ascii="Calibri" w:hAnsi="Calibri" w:cs="Calibri"/>
        </w:rPr>
        <w:t xml:space="preserve">Buetow, S. (2013) ‘The traveller, miner, cleaner and conductor: idealized roles of the qualitative interviewer’, </w:t>
      </w:r>
      <w:r w:rsidRPr="00BF2965">
        <w:rPr>
          <w:rFonts w:ascii="Calibri" w:hAnsi="Calibri" w:cs="Calibri"/>
          <w:i/>
          <w:iCs/>
        </w:rPr>
        <w:t>Journal of health services research &amp; policy</w:t>
      </w:r>
      <w:r w:rsidRPr="00BF2965">
        <w:rPr>
          <w:rFonts w:ascii="Calibri" w:hAnsi="Calibri" w:cs="Calibri"/>
        </w:rPr>
        <w:t>, 18(1), pp. 51–54. doi:10.1258/jhsrp.2012.012085.</w:t>
      </w:r>
    </w:p>
    <w:p w14:paraId="5F04CDCC" w14:textId="77777777" w:rsidR="00CB743F" w:rsidRPr="00BF2965" w:rsidRDefault="00CB743F" w:rsidP="00CB743F">
      <w:pPr>
        <w:pStyle w:val="Bibliography"/>
        <w:rPr>
          <w:rFonts w:ascii="Calibri" w:hAnsi="Calibri" w:cs="Calibri"/>
        </w:rPr>
      </w:pPr>
      <w:r w:rsidRPr="00BF2965">
        <w:rPr>
          <w:rFonts w:ascii="Calibri" w:hAnsi="Calibri" w:cs="Calibri"/>
        </w:rPr>
        <w:t xml:space="preserve">Charmaz, K.C. (2014) </w:t>
      </w:r>
      <w:r w:rsidRPr="00BF2965">
        <w:rPr>
          <w:rFonts w:ascii="Calibri" w:hAnsi="Calibri" w:cs="Calibri"/>
          <w:i/>
          <w:iCs/>
        </w:rPr>
        <w:t>Constructing Grounded Theory</w:t>
      </w:r>
      <w:r w:rsidRPr="00BF2965">
        <w:rPr>
          <w:rFonts w:ascii="Calibri" w:hAnsi="Calibri" w:cs="Calibri"/>
        </w:rPr>
        <w:t>. 2nd edn. SAGE Publishing.1 (Book, Whole). Available at: https://go.exlibris.link/716NMhxL.</w:t>
      </w:r>
    </w:p>
    <w:p w14:paraId="5657E818" w14:textId="77777777" w:rsidR="00CB743F" w:rsidRPr="00BF2965" w:rsidRDefault="00CB743F" w:rsidP="00CB743F">
      <w:pPr>
        <w:pStyle w:val="Bibliography"/>
        <w:rPr>
          <w:rFonts w:ascii="Calibri" w:hAnsi="Calibri" w:cs="Calibri"/>
        </w:rPr>
      </w:pPr>
      <w:r w:rsidRPr="00BF2965">
        <w:rPr>
          <w:rFonts w:ascii="Calibri" w:hAnsi="Calibri" w:cs="Calibri"/>
        </w:rPr>
        <w:t xml:space="preserve">Chen, H.C. and Teherani, A. (2016) ‘Common Qualitative Methodologies and Research Designs in Health Professions Education’, </w:t>
      </w:r>
      <w:r w:rsidRPr="00BF2965">
        <w:rPr>
          <w:rFonts w:ascii="Calibri" w:hAnsi="Calibri" w:cs="Calibri"/>
          <w:i/>
          <w:iCs/>
        </w:rPr>
        <w:t>Academic medicine</w:t>
      </w:r>
      <w:r w:rsidRPr="00BF2965">
        <w:rPr>
          <w:rFonts w:ascii="Calibri" w:hAnsi="Calibri" w:cs="Calibri"/>
        </w:rPr>
        <w:t>, 91(12), pp. e5–e5. doi:10.1097/ACM.0000000000001392.</w:t>
      </w:r>
    </w:p>
    <w:p w14:paraId="056FCA85" w14:textId="77777777" w:rsidR="00CB743F" w:rsidRPr="00BF2965" w:rsidRDefault="00CB743F" w:rsidP="00CB743F">
      <w:pPr>
        <w:pStyle w:val="Bibliography"/>
        <w:rPr>
          <w:rFonts w:ascii="Calibri" w:hAnsi="Calibri" w:cs="Calibri"/>
        </w:rPr>
      </w:pPr>
      <w:r w:rsidRPr="00BF2965">
        <w:rPr>
          <w:rFonts w:ascii="Calibri" w:hAnsi="Calibri" w:cs="Calibri"/>
        </w:rPr>
        <w:t xml:space="preserve">Clifford, C. (1997) </w:t>
      </w:r>
      <w:r w:rsidRPr="00BF2965">
        <w:rPr>
          <w:rFonts w:ascii="Calibri" w:hAnsi="Calibri" w:cs="Calibri"/>
          <w:i/>
          <w:iCs/>
        </w:rPr>
        <w:t>Qualitative research methodology in nursing and healthcare</w:t>
      </w:r>
      <w:r w:rsidRPr="00BF2965">
        <w:rPr>
          <w:rFonts w:ascii="Calibri" w:hAnsi="Calibri" w:cs="Calibri"/>
        </w:rPr>
        <w:t>. Churchill Livingstone.</w:t>
      </w:r>
    </w:p>
    <w:p w14:paraId="2CB91613" w14:textId="77777777" w:rsidR="00CB743F" w:rsidRPr="00BF2965" w:rsidRDefault="00CB743F" w:rsidP="00CB743F">
      <w:pPr>
        <w:pStyle w:val="Bibliography"/>
        <w:rPr>
          <w:rFonts w:ascii="Calibri" w:hAnsi="Calibri" w:cs="Calibri"/>
        </w:rPr>
      </w:pPr>
      <w:r w:rsidRPr="00BF2965">
        <w:rPr>
          <w:rFonts w:ascii="Calibri" w:hAnsi="Calibri" w:cs="Calibri"/>
        </w:rPr>
        <w:t>Colaizzi, P.F. (1978) ‘Psychological research as the phenomenologist views it’.</w:t>
      </w:r>
    </w:p>
    <w:p w14:paraId="5390B4DD" w14:textId="77777777" w:rsidR="00CB743F" w:rsidRPr="00BF2965" w:rsidRDefault="00CB743F" w:rsidP="00CB743F">
      <w:pPr>
        <w:pStyle w:val="Bibliography"/>
        <w:rPr>
          <w:rFonts w:ascii="Calibri" w:hAnsi="Calibri" w:cs="Calibri"/>
        </w:rPr>
      </w:pPr>
      <w:r w:rsidRPr="00BF2965">
        <w:rPr>
          <w:rFonts w:ascii="Calibri" w:hAnsi="Calibri" w:cs="Calibri"/>
        </w:rPr>
        <w:t xml:space="preserve">Creswell, J.W. (2017) </w:t>
      </w:r>
      <w:r w:rsidRPr="00BF2965">
        <w:rPr>
          <w:rFonts w:ascii="Calibri" w:hAnsi="Calibri" w:cs="Calibri"/>
          <w:i/>
          <w:iCs/>
        </w:rPr>
        <w:t>Qualitative Inquiry and Research Design: Choosing Among Five Approaches</w:t>
      </w:r>
      <w:r w:rsidRPr="00BF2965">
        <w:rPr>
          <w:rFonts w:ascii="Calibri" w:hAnsi="Calibri" w:cs="Calibri"/>
        </w:rPr>
        <w:t>. 4th edn. SAGE Publishing.1 (Book, Whole). Available at: https://go.exlibris.link/GvtDbpLM.</w:t>
      </w:r>
    </w:p>
    <w:p w14:paraId="71775394" w14:textId="77777777" w:rsidR="00CB743F" w:rsidRPr="00BF2965" w:rsidRDefault="00CB743F" w:rsidP="00CB743F">
      <w:pPr>
        <w:pStyle w:val="Bibliography"/>
        <w:rPr>
          <w:rFonts w:ascii="Calibri" w:hAnsi="Calibri" w:cs="Calibri"/>
        </w:rPr>
      </w:pPr>
      <w:r w:rsidRPr="00BF2965">
        <w:rPr>
          <w:rFonts w:ascii="Calibri" w:hAnsi="Calibri" w:cs="Calibri"/>
        </w:rPr>
        <w:t xml:space="preserve">Geertz, C. (2008) ‘Thick description: Toward an interpretive theory of culture’, in </w:t>
      </w:r>
      <w:r w:rsidRPr="00BF2965">
        <w:rPr>
          <w:rFonts w:ascii="Calibri" w:hAnsi="Calibri" w:cs="Calibri"/>
          <w:i/>
          <w:iCs/>
        </w:rPr>
        <w:t>The cultural geography reader</w:t>
      </w:r>
      <w:r w:rsidRPr="00BF2965">
        <w:rPr>
          <w:rFonts w:ascii="Calibri" w:hAnsi="Calibri" w:cs="Calibri"/>
        </w:rPr>
        <w:t>. Routledge, pp. 41–51.</w:t>
      </w:r>
    </w:p>
    <w:p w14:paraId="09CE580B" w14:textId="77777777" w:rsidR="00CB743F" w:rsidRPr="00BF2965" w:rsidRDefault="00CB743F" w:rsidP="00CB743F">
      <w:pPr>
        <w:pStyle w:val="Bibliography"/>
        <w:rPr>
          <w:rFonts w:ascii="Calibri" w:hAnsi="Calibri" w:cs="Calibri"/>
        </w:rPr>
      </w:pPr>
      <w:r w:rsidRPr="00BF2965">
        <w:rPr>
          <w:rFonts w:ascii="Calibri" w:hAnsi="Calibri" w:cs="Calibri"/>
        </w:rPr>
        <w:t xml:space="preserve">Hussein, M. </w:t>
      </w:r>
      <w:r w:rsidRPr="00BF2965">
        <w:rPr>
          <w:rFonts w:ascii="Calibri" w:hAnsi="Calibri" w:cs="Calibri"/>
          <w:i/>
          <w:iCs/>
        </w:rPr>
        <w:t>et al.</w:t>
      </w:r>
      <w:r w:rsidRPr="00BF2965">
        <w:rPr>
          <w:rFonts w:ascii="Calibri" w:hAnsi="Calibri" w:cs="Calibri"/>
        </w:rPr>
        <w:t xml:space="preserve"> (2014) ‘Using Grounded Theory as a Method of Inquiry: Advantages and Disadvantages’, </w:t>
      </w:r>
      <w:r w:rsidRPr="00BF2965">
        <w:rPr>
          <w:rFonts w:ascii="Calibri" w:hAnsi="Calibri" w:cs="Calibri"/>
          <w:i/>
          <w:iCs/>
        </w:rPr>
        <w:t>Qualitative report</w:t>
      </w:r>
      <w:r w:rsidRPr="00BF2965">
        <w:rPr>
          <w:rFonts w:ascii="Calibri" w:hAnsi="Calibri" w:cs="Calibri"/>
        </w:rPr>
        <w:t xml:space="preserve"> [Preprint], (Journal Article). doi:10.46743/2160-3715/2014.1209.</w:t>
      </w:r>
    </w:p>
    <w:p w14:paraId="4C145A76" w14:textId="77777777" w:rsidR="00CB743F" w:rsidRPr="00BF2965" w:rsidRDefault="00CB743F" w:rsidP="00CB743F">
      <w:pPr>
        <w:pStyle w:val="Bibliography"/>
        <w:rPr>
          <w:rFonts w:ascii="Calibri" w:hAnsi="Calibri" w:cs="Calibri"/>
        </w:rPr>
      </w:pPr>
      <w:r w:rsidRPr="00BF2965">
        <w:rPr>
          <w:rFonts w:ascii="Calibri" w:hAnsi="Calibri" w:cs="Calibri"/>
        </w:rPr>
        <w:t xml:space="preserve">Isaacs, A. (2014) ‘An overview of qualitative research methodology for public health researchers’, </w:t>
      </w:r>
      <w:r w:rsidRPr="00BF2965">
        <w:rPr>
          <w:rFonts w:ascii="Calibri" w:hAnsi="Calibri" w:cs="Calibri"/>
          <w:i/>
          <w:iCs/>
        </w:rPr>
        <w:t>International journal of medicine and public health</w:t>
      </w:r>
      <w:r w:rsidRPr="00BF2965">
        <w:rPr>
          <w:rFonts w:ascii="Calibri" w:hAnsi="Calibri" w:cs="Calibri"/>
        </w:rPr>
        <w:t>, 4(4), p. 318. doi:10.4103/2230-8598.144055.</w:t>
      </w:r>
    </w:p>
    <w:p w14:paraId="43DF511C" w14:textId="77777777" w:rsidR="00CB743F" w:rsidRPr="00BF2965" w:rsidRDefault="00CB743F" w:rsidP="00CB743F">
      <w:pPr>
        <w:pStyle w:val="Bibliography"/>
        <w:rPr>
          <w:rFonts w:ascii="Calibri" w:hAnsi="Calibri" w:cs="Calibri"/>
        </w:rPr>
      </w:pPr>
      <w:r w:rsidRPr="00BF2965">
        <w:rPr>
          <w:rFonts w:ascii="Calibri" w:hAnsi="Calibri" w:cs="Calibri"/>
        </w:rPr>
        <w:t xml:space="preserve">Janice Morse (ed.) (1991) ‘Strategies for Sampling’, in </w:t>
      </w:r>
      <w:r w:rsidRPr="00BF2965">
        <w:rPr>
          <w:rFonts w:ascii="Calibri" w:hAnsi="Calibri" w:cs="Calibri"/>
          <w:i/>
          <w:iCs/>
        </w:rPr>
        <w:t>Qualitative Nursing Research: A Contemporary Dialogue</w:t>
      </w:r>
      <w:r w:rsidRPr="00BF2965">
        <w:rPr>
          <w:rFonts w:ascii="Calibri" w:hAnsi="Calibri" w:cs="Calibri"/>
        </w:rPr>
        <w:t>. Thousand Oaks: SAGE Publications, Inc, p. 127. doi:10.4135/9781483349015.n16.</w:t>
      </w:r>
    </w:p>
    <w:p w14:paraId="69377CC1" w14:textId="77777777" w:rsidR="00CB743F" w:rsidRPr="00BF2965" w:rsidRDefault="00CB743F" w:rsidP="00CB743F">
      <w:pPr>
        <w:pStyle w:val="Bibliography"/>
        <w:rPr>
          <w:rFonts w:ascii="Calibri" w:hAnsi="Calibri" w:cs="Calibri"/>
        </w:rPr>
      </w:pPr>
      <w:r w:rsidRPr="00BF2965">
        <w:rPr>
          <w:rFonts w:ascii="Calibri" w:hAnsi="Calibri" w:cs="Calibri"/>
        </w:rPr>
        <w:t xml:space="preserve">Johnson, R.B. and Onwuegbuzie, A.J. (2004) ‘Mixed Methods Research: A Research Paradigm Whose Time Has Come’, </w:t>
      </w:r>
      <w:r w:rsidRPr="00BF2965">
        <w:rPr>
          <w:rFonts w:ascii="Calibri" w:hAnsi="Calibri" w:cs="Calibri"/>
          <w:i/>
          <w:iCs/>
        </w:rPr>
        <w:t>Educational researcher</w:t>
      </w:r>
      <w:r w:rsidRPr="00BF2965">
        <w:rPr>
          <w:rFonts w:ascii="Calibri" w:hAnsi="Calibri" w:cs="Calibri"/>
        </w:rPr>
        <w:t>, 33(7), pp. 14–26. doi:10.3102/0013189X033007014.</w:t>
      </w:r>
    </w:p>
    <w:p w14:paraId="10B9F34C" w14:textId="77777777" w:rsidR="00CB743F" w:rsidRPr="00BF2965" w:rsidRDefault="00CB743F" w:rsidP="00CB743F">
      <w:pPr>
        <w:pStyle w:val="Bibliography"/>
        <w:rPr>
          <w:rFonts w:ascii="Calibri" w:hAnsi="Calibri" w:cs="Calibri"/>
        </w:rPr>
      </w:pPr>
      <w:r w:rsidRPr="00BF2965">
        <w:rPr>
          <w:rFonts w:ascii="Calibri" w:hAnsi="Calibri" w:cs="Calibri"/>
        </w:rPr>
        <w:t xml:space="preserve">Keller, C. </w:t>
      </w:r>
      <w:r w:rsidRPr="00BF2965">
        <w:rPr>
          <w:rFonts w:ascii="Calibri" w:hAnsi="Calibri" w:cs="Calibri"/>
          <w:i/>
          <w:iCs/>
        </w:rPr>
        <w:t>et al.</w:t>
      </w:r>
      <w:r w:rsidRPr="00BF2965">
        <w:rPr>
          <w:rFonts w:ascii="Calibri" w:hAnsi="Calibri" w:cs="Calibri"/>
        </w:rPr>
        <w:t xml:space="preserve"> (2008) ‘Using Visual Methods to Uncover Context’, </w:t>
      </w:r>
      <w:r w:rsidRPr="00BF2965">
        <w:rPr>
          <w:rFonts w:ascii="Calibri" w:hAnsi="Calibri" w:cs="Calibri"/>
          <w:i/>
          <w:iCs/>
        </w:rPr>
        <w:t>Qualitative health research</w:t>
      </w:r>
      <w:r w:rsidRPr="00BF2965">
        <w:rPr>
          <w:rFonts w:ascii="Calibri" w:hAnsi="Calibri" w:cs="Calibri"/>
        </w:rPr>
        <w:t>, 18(3), pp. 428–436. doi:10.1177/1049732307313615.</w:t>
      </w:r>
    </w:p>
    <w:p w14:paraId="48B775C3" w14:textId="77777777" w:rsidR="00CB743F" w:rsidRPr="00BF2965" w:rsidRDefault="00CB743F" w:rsidP="00CB743F">
      <w:pPr>
        <w:pStyle w:val="Bibliography"/>
        <w:rPr>
          <w:rFonts w:ascii="Calibri" w:hAnsi="Calibri" w:cs="Calibri"/>
        </w:rPr>
      </w:pPr>
      <w:r w:rsidRPr="00BF2965">
        <w:rPr>
          <w:rFonts w:ascii="Calibri" w:hAnsi="Calibri" w:cs="Calibri"/>
        </w:rPr>
        <w:t xml:space="preserve">Kitto, S.C., Chesters, J. and Grbich, C. (2008) ‘Quality in qualitative research’, </w:t>
      </w:r>
      <w:r w:rsidRPr="00BF2965">
        <w:rPr>
          <w:rFonts w:ascii="Calibri" w:hAnsi="Calibri" w:cs="Calibri"/>
          <w:i/>
          <w:iCs/>
        </w:rPr>
        <w:t>Medical journal of Australia</w:t>
      </w:r>
      <w:r w:rsidRPr="00BF2965">
        <w:rPr>
          <w:rFonts w:ascii="Calibri" w:hAnsi="Calibri" w:cs="Calibri"/>
        </w:rPr>
        <w:t>, 188(4), pp. 243–246. doi:10.5694/j.1326-5377.2008.tb01595.x.</w:t>
      </w:r>
    </w:p>
    <w:p w14:paraId="412D9ACC" w14:textId="77777777" w:rsidR="00CB743F" w:rsidRPr="00BF2965" w:rsidRDefault="00CB743F" w:rsidP="00CB743F">
      <w:pPr>
        <w:pStyle w:val="Bibliography"/>
        <w:rPr>
          <w:rFonts w:ascii="Calibri" w:hAnsi="Calibri" w:cs="Calibri"/>
        </w:rPr>
      </w:pPr>
      <w:r w:rsidRPr="00BF2965">
        <w:rPr>
          <w:rFonts w:ascii="Calibri" w:hAnsi="Calibri" w:cs="Calibri"/>
        </w:rPr>
        <w:t xml:space="preserve">Leavy, P. (2020) </w:t>
      </w:r>
      <w:r w:rsidRPr="00BF2965">
        <w:rPr>
          <w:rFonts w:ascii="Calibri" w:hAnsi="Calibri" w:cs="Calibri"/>
          <w:i/>
          <w:iCs/>
        </w:rPr>
        <w:t>The Oxford Handbook of Qualitative Research</w:t>
      </w:r>
      <w:r w:rsidRPr="00BF2965">
        <w:rPr>
          <w:rFonts w:ascii="Calibri" w:hAnsi="Calibri" w:cs="Calibri"/>
        </w:rPr>
        <w:t>. 2nd edn. Oxford: Oxford University Press (Book, Whole). doi:10.1093/oxfordhb/9780190847388.001.0001.</w:t>
      </w:r>
    </w:p>
    <w:p w14:paraId="0D985F9A" w14:textId="77777777" w:rsidR="00CB743F" w:rsidRPr="00BF2965" w:rsidRDefault="00CB743F" w:rsidP="00CB743F">
      <w:pPr>
        <w:pStyle w:val="Bibliography"/>
        <w:rPr>
          <w:rFonts w:ascii="Calibri" w:hAnsi="Calibri" w:cs="Calibri"/>
        </w:rPr>
      </w:pPr>
      <w:r w:rsidRPr="00BF2965">
        <w:rPr>
          <w:rFonts w:ascii="Calibri" w:hAnsi="Calibri" w:cs="Calibri"/>
        </w:rPr>
        <w:t xml:space="preserve">Lincoln, Y.S. and Guba, E.G. (1985) </w:t>
      </w:r>
      <w:r w:rsidRPr="00BF2965">
        <w:rPr>
          <w:rFonts w:ascii="Calibri" w:hAnsi="Calibri" w:cs="Calibri"/>
          <w:i/>
          <w:iCs/>
        </w:rPr>
        <w:t>Naturalistic inquiry</w:t>
      </w:r>
      <w:r w:rsidRPr="00BF2965">
        <w:rPr>
          <w:rFonts w:ascii="Calibri" w:hAnsi="Calibri" w:cs="Calibri"/>
        </w:rPr>
        <w:t>. sage.</w:t>
      </w:r>
    </w:p>
    <w:p w14:paraId="2998421B" w14:textId="77777777" w:rsidR="00CB743F" w:rsidRPr="00BF2965" w:rsidRDefault="00CB743F" w:rsidP="00CB743F">
      <w:pPr>
        <w:pStyle w:val="Bibliography"/>
        <w:rPr>
          <w:rFonts w:ascii="Calibri" w:hAnsi="Calibri" w:cs="Calibri"/>
        </w:rPr>
      </w:pPr>
      <w:r w:rsidRPr="00BF2965">
        <w:rPr>
          <w:rFonts w:ascii="Calibri" w:hAnsi="Calibri" w:cs="Calibri"/>
        </w:rPr>
        <w:lastRenderedPageBreak/>
        <w:t xml:space="preserve">Macnee, C.L. and McCabe, S. (2008) </w:t>
      </w:r>
      <w:r w:rsidRPr="00BF2965">
        <w:rPr>
          <w:rFonts w:ascii="Calibri" w:hAnsi="Calibri" w:cs="Calibri"/>
          <w:i/>
          <w:iCs/>
        </w:rPr>
        <w:t>Understanding nursing research: Using research in evidence-based practice</w:t>
      </w:r>
      <w:r w:rsidRPr="00BF2965">
        <w:rPr>
          <w:rFonts w:ascii="Calibri" w:hAnsi="Calibri" w:cs="Calibri"/>
        </w:rPr>
        <w:t>. Lippincott Williams &amp; Wilkins.</w:t>
      </w:r>
    </w:p>
    <w:p w14:paraId="512CD143" w14:textId="77777777" w:rsidR="00CB743F" w:rsidRPr="00BF2965" w:rsidRDefault="00CB743F" w:rsidP="00CB743F">
      <w:pPr>
        <w:pStyle w:val="Bibliography"/>
        <w:rPr>
          <w:rFonts w:ascii="Calibri" w:hAnsi="Calibri" w:cs="Calibri"/>
        </w:rPr>
      </w:pPr>
      <w:r w:rsidRPr="00BF2965">
        <w:rPr>
          <w:rFonts w:ascii="Calibri" w:hAnsi="Calibri" w:cs="Calibri"/>
        </w:rPr>
        <w:t xml:space="preserve">Mapp, T. (2008) ‘Understanding phenomenology: the lived experience’, </w:t>
      </w:r>
      <w:r w:rsidRPr="00BF2965">
        <w:rPr>
          <w:rFonts w:ascii="Calibri" w:hAnsi="Calibri" w:cs="Calibri"/>
          <w:i/>
          <w:iCs/>
        </w:rPr>
        <w:t>British journal of midwifery</w:t>
      </w:r>
      <w:r w:rsidRPr="00BF2965">
        <w:rPr>
          <w:rFonts w:ascii="Calibri" w:hAnsi="Calibri" w:cs="Calibri"/>
        </w:rPr>
        <w:t>, 16(5), pp. 308–311. doi:10.12968/bjom.2008.16.5.29192.</w:t>
      </w:r>
    </w:p>
    <w:p w14:paraId="3F64CDCF" w14:textId="77777777" w:rsidR="00CB743F" w:rsidRPr="00BF2965" w:rsidRDefault="00CB743F" w:rsidP="00CB743F">
      <w:pPr>
        <w:pStyle w:val="Bibliography"/>
        <w:rPr>
          <w:rFonts w:ascii="Calibri" w:hAnsi="Calibri" w:cs="Calibri"/>
        </w:rPr>
      </w:pPr>
      <w:r w:rsidRPr="00BF2965">
        <w:rPr>
          <w:rFonts w:ascii="Calibri" w:hAnsi="Calibri" w:cs="Calibri"/>
        </w:rPr>
        <w:t xml:space="preserve">Mays, N. and Pope, C. (1995) ‘Qualitative Research: Rigour and qualitative research’, </w:t>
      </w:r>
      <w:r w:rsidRPr="00BF2965">
        <w:rPr>
          <w:rFonts w:ascii="Calibri" w:hAnsi="Calibri" w:cs="Calibri"/>
          <w:i/>
          <w:iCs/>
        </w:rPr>
        <w:t>BMJ</w:t>
      </w:r>
      <w:r w:rsidRPr="00BF2965">
        <w:rPr>
          <w:rFonts w:ascii="Calibri" w:hAnsi="Calibri" w:cs="Calibri"/>
        </w:rPr>
        <w:t>, 311(6997), pp. 109–112. doi:10.1136/bmj.311.6997.109.</w:t>
      </w:r>
    </w:p>
    <w:p w14:paraId="19384935" w14:textId="77777777" w:rsidR="00CB743F" w:rsidRPr="00BF2965" w:rsidRDefault="00CB743F" w:rsidP="00CB743F">
      <w:pPr>
        <w:pStyle w:val="Bibliography"/>
        <w:rPr>
          <w:rFonts w:ascii="Calibri" w:hAnsi="Calibri" w:cs="Calibri"/>
        </w:rPr>
      </w:pPr>
      <w:r w:rsidRPr="00BF2965">
        <w:rPr>
          <w:rFonts w:ascii="Calibri" w:hAnsi="Calibri" w:cs="Calibri"/>
        </w:rPr>
        <w:t xml:space="preserve">McClean, S. </w:t>
      </w:r>
      <w:r w:rsidRPr="00BF2965">
        <w:rPr>
          <w:rFonts w:ascii="Calibri" w:hAnsi="Calibri" w:cs="Calibri"/>
          <w:i/>
          <w:iCs/>
        </w:rPr>
        <w:t>et al.</w:t>
      </w:r>
      <w:r w:rsidRPr="00BF2965">
        <w:rPr>
          <w:rFonts w:ascii="Calibri" w:hAnsi="Calibri" w:cs="Calibri"/>
        </w:rPr>
        <w:t xml:space="preserve"> (2020) </w:t>
      </w:r>
      <w:r w:rsidRPr="00BF2965">
        <w:rPr>
          <w:rFonts w:ascii="Calibri" w:hAnsi="Calibri" w:cs="Calibri"/>
          <w:i/>
          <w:iCs/>
        </w:rPr>
        <w:t>Research methods for public health</w:t>
      </w:r>
      <w:r w:rsidRPr="00BF2965">
        <w:rPr>
          <w:rFonts w:ascii="Calibri" w:hAnsi="Calibri" w:cs="Calibri"/>
        </w:rPr>
        <w:t>. Los Angeles: SAGE (Book, Whole). Available at: https://go.exlibris.link/YjjH4GBd.</w:t>
      </w:r>
    </w:p>
    <w:p w14:paraId="1F5D22EA" w14:textId="77777777" w:rsidR="00CB743F" w:rsidRPr="00BF2965" w:rsidRDefault="00CB743F" w:rsidP="00CB743F">
      <w:pPr>
        <w:pStyle w:val="Bibliography"/>
        <w:rPr>
          <w:rFonts w:ascii="Calibri" w:hAnsi="Calibri" w:cs="Calibri"/>
        </w:rPr>
      </w:pPr>
      <w:r w:rsidRPr="00BF2965">
        <w:rPr>
          <w:rFonts w:ascii="Calibri" w:hAnsi="Calibri" w:cs="Calibri"/>
        </w:rPr>
        <w:t xml:space="preserve">Morrow, R., Rodriguez, A. and King, N. (2015) ‘Colaizzi’s descriptive phenomenological method’, </w:t>
      </w:r>
      <w:r w:rsidRPr="00BF2965">
        <w:rPr>
          <w:rFonts w:ascii="Calibri" w:hAnsi="Calibri" w:cs="Calibri"/>
          <w:i/>
          <w:iCs/>
        </w:rPr>
        <w:t>The psychologist</w:t>
      </w:r>
      <w:r w:rsidRPr="00BF2965">
        <w:rPr>
          <w:rFonts w:ascii="Calibri" w:hAnsi="Calibri" w:cs="Calibri"/>
        </w:rPr>
        <w:t>, 28(8), pp. 643–644.</w:t>
      </w:r>
    </w:p>
    <w:p w14:paraId="53112860" w14:textId="77777777" w:rsidR="00CB743F" w:rsidRPr="00BF2965" w:rsidRDefault="00CB743F" w:rsidP="00CB743F">
      <w:pPr>
        <w:pStyle w:val="Bibliography"/>
        <w:rPr>
          <w:rFonts w:ascii="Calibri" w:hAnsi="Calibri" w:cs="Calibri"/>
        </w:rPr>
      </w:pPr>
      <w:r w:rsidRPr="00BF2965">
        <w:rPr>
          <w:rFonts w:ascii="Calibri" w:hAnsi="Calibri" w:cs="Calibri"/>
        </w:rPr>
        <w:t xml:space="preserve">Moses, J.W. and Knutsen, T.L. (2019) </w:t>
      </w:r>
      <w:r w:rsidRPr="00BF2965">
        <w:rPr>
          <w:rFonts w:ascii="Calibri" w:hAnsi="Calibri" w:cs="Calibri"/>
          <w:i/>
          <w:iCs/>
        </w:rPr>
        <w:t>Ways of knowing: competing methodologies and methods in social and political research</w:t>
      </w:r>
      <w:r w:rsidRPr="00BF2965">
        <w:rPr>
          <w:rFonts w:ascii="Calibri" w:hAnsi="Calibri" w:cs="Calibri"/>
        </w:rPr>
        <w:t>. Third. London: Macmillan Education (Book, Whole). Available at: https://go.exlibris.link/bB93hccl.</w:t>
      </w:r>
    </w:p>
    <w:p w14:paraId="5446BBA6" w14:textId="77777777" w:rsidR="00CB743F" w:rsidRPr="00BF2965" w:rsidRDefault="00CB743F" w:rsidP="00CB743F">
      <w:pPr>
        <w:pStyle w:val="Bibliography"/>
        <w:rPr>
          <w:rFonts w:ascii="Calibri" w:hAnsi="Calibri" w:cs="Calibri"/>
        </w:rPr>
      </w:pPr>
      <w:r w:rsidRPr="00BF2965">
        <w:rPr>
          <w:rFonts w:ascii="Calibri" w:hAnsi="Calibri" w:cs="Calibri"/>
        </w:rPr>
        <w:t xml:space="preserve">Moustakas, C. (1994) </w:t>
      </w:r>
      <w:r w:rsidRPr="00BF2965">
        <w:rPr>
          <w:rFonts w:ascii="Calibri" w:hAnsi="Calibri" w:cs="Calibri"/>
          <w:i/>
          <w:iCs/>
        </w:rPr>
        <w:t>Phenomenological research methods</w:t>
      </w:r>
      <w:r w:rsidRPr="00BF2965">
        <w:rPr>
          <w:rFonts w:ascii="Calibri" w:hAnsi="Calibri" w:cs="Calibri"/>
        </w:rPr>
        <w:t xml:space="preserve">, </w:t>
      </w:r>
      <w:r w:rsidRPr="00BF2965">
        <w:rPr>
          <w:rFonts w:ascii="Calibri" w:hAnsi="Calibri" w:cs="Calibri"/>
          <w:i/>
          <w:iCs/>
        </w:rPr>
        <w:t>Phenomenological research methods</w:t>
      </w:r>
      <w:r w:rsidRPr="00BF2965">
        <w:rPr>
          <w:rFonts w:ascii="Calibri" w:hAnsi="Calibri" w:cs="Calibri"/>
        </w:rPr>
        <w:t>. London: Sage (Book, Whole). doi:10.4135/9781412995658.</w:t>
      </w:r>
    </w:p>
    <w:p w14:paraId="3899A1CD" w14:textId="77777777" w:rsidR="00CB743F" w:rsidRPr="00BF2965" w:rsidRDefault="00CB743F" w:rsidP="00CB743F">
      <w:pPr>
        <w:pStyle w:val="Bibliography"/>
        <w:rPr>
          <w:rFonts w:ascii="Calibri" w:hAnsi="Calibri" w:cs="Calibri"/>
        </w:rPr>
      </w:pPr>
      <w:r w:rsidRPr="00BF2965">
        <w:rPr>
          <w:rFonts w:ascii="Calibri" w:hAnsi="Calibri" w:cs="Calibri"/>
        </w:rPr>
        <w:t xml:space="preserve">Noy, C. (2008) ‘Sampling knowledge: The hermeneutics of snowball sampling in qualitative research’, </w:t>
      </w:r>
      <w:r w:rsidRPr="00BF2965">
        <w:rPr>
          <w:rFonts w:ascii="Calibri" w:hAnsi="Calibri" w:cs="Calibri"/>
          <w:i/>
          <w:iCs/>
        </w:rPr>
        <w:t>International Journal of social research methodology</w:t>
      </w:r>
      <w:r w:rsidRPr="00BF2965">
        <w:rPr>
          <w:rFonts w:ascii="Calibri" w:hAnsi="Calibri" w:cs="Calibri"/>
        </w:rPr>
        <w:t>, 11(4), pp. 327–344.</w:t>
      </w:r>
    </w:p>
    <w:p w14:paraId="78E10EC9" w14:textId="77777777" w:rsidR="00CB743F" w:rsidRPr="00BF2965" w:rsidRDefault="00CB743F" w:rsidP="00CB743F">
      <w:pPr>
        <w:pStyle w:val="Bibliography"/>
        <w:rPr>
          <w:rFonts w:ascii="Calibri" w:hAnsi="Calibri" w:cs="Calibri"/>
        </w:rPr>
      </w:pPr>
      <w:r w:rsidRPr="00BF2965">
        <w:rPr>
          <w:rFonts w:ascii="Calibri" w:hAnsi="Calibri" w:cs="Calibri"/>
        </w:rPr>
        <w:t xml:space="preserve">Paley, J. (1997) ‘Husserl, phenomenology and nursing’, </w:t>
      </w:r>
      <w:r w:rsidRPr="00BF2965">
        <w:rPr>
          <w:rFonts w:ascii="Calibri" w:hAnsi="Calibri" w:cs="Calibri"/>
          <w:i/>
          <w:iCs/>
        </w:rPr>
        <w:t>Journal of advanced nursing</w:t>
      </w:r>
      <w:r w:rsidRPr="00BF2965">
        <w:rPr>
          <w:rFonts w:ascii="Calibri" w:hAnsi="Calibri" w:cs="Calibri"/>
        </w:rPr>
        <w:t>, 26(1), pp. 187–193.</w:t>
      </w:r>
    </w:p>
    <w:p w14:paraId="6D0122A3" w14:textId="77777777" w:rsidR="00CB743F" w:rsidRPr="00BF2965" w:rsidRDefault="00CB743F" w:rsidP="00CB743F">
      <w:pPr>
        <w:pStyle w:val="Bibliography"/>
        <w:rPr>
          <w:rFonts w:ascii="Calibri" w:hAnsi="Calibri" w:cs="Calibri"/>
        </w:rPr>
      </w:pPr>
      <w:r w:rsidRPr="00BF2965">
        <w:rPr>
          <w:rFonts w:ascii="Calibri" w:hAnsi="Calibri" w:cs="Calibri"/>
        </w:rPr>
        <w:t xml:space="preserve">Paley, J. (2017) </w:t>
      </w:r>
      <w:r w:rsidRPr="00BF2965">
        <w:rPr>
          <w:rFonts w:ascii="Calibri" w:hAnsi="Calibri" w:cs="Calibri"/>
          <w:i/>
          <w:iCs/>
        </w:rPr>
        <w:t>Phenomenology as qualitative research: a critical analysis of meaning attribution</w:t>
      </w:r>
      <w:r w:rsidRPr="00BF2965">
        <w:rPr>
          <w:rFonts w:ascii="Calibri" w:hAnsi="Calibri" w:cs="Calibri"/>
        </w:rPr>
        <w:t>. London: Routledge (Book, Whole). Available at: https://go.exlibris.link/mmhT6gQn.</w:t>
      </w:r>
    </w:p>
    <w:p w14:paraId="5F9ABD86" w14:textId="77777777" w:rsidR="00CB743F" w:rsidRPr="00BF2965" w:rsidRDefault="00CB743F" w:rsidP="00CB743F">
      <w:pPr>
        <w:pStyle w:val="Bibliography"/>
        <w:rPr>
          <w:rFonts w:ascii="Calibri" w:hAnsi="Calibri" w:cs="Calibri"/>
        </w:rPr>
      </w:pPr>
      <w:r w:rsidRPr="00BF2965">
        <w:rPr>
          <w:rFonts w:ascii="Calibri" w:hAnsi="Calibri" w:cs="Calibri"/>
        </w:rPr>
        <w:t xml:space="preserve">Palinkas, L.A. </w:t>
      </w:r>
      <w:r w:rsidRPr="00BF2965">
        <w:rPr>
          <w:rFonts w:ascii="Calibri" w:hAnsi="Calibri" w:cs="Calibri"/>
          <w:i/>
          <w:iCs/>
        </w:rPr>
        <w:t>et al.</w:t>
      </w:r>
      <w:r w:rsidRPr="00BF2965">
        <w:rPr>
          <w:rFonts w:ascii="Calibri" w:hAnsi="Calibri" w:cs="Calibri"/>
        </w:rPr>
        <w:t xml:space="preserve"> (2015) ‘Purposeful Sampling for Qualitative Data Collection and Analysis in Mixed Method Implementation Research’, </w:t>
      </w:r>
      <w:r w:rsidRPr="00BF2965">
        <w:rPr>
          <w:rFonts w:ascii="Calibri" w:hAnsi="Calibri" w:cs="Calibri"/>
          <w:i/>
          <w:iCs/>
        </w:rPr>
        <w:t>Administration and policy in mental health</w:t>
      </w:r>
      <w:r w:rsidRPr="00BF2965">
        <w:rPr>
          <w:rFonts w:ascii="Calibri" w:hAnsi="Calibri" w:cs="Calibri"/>
        </w:rPr>
        <w:t>, 42(5), pp. 533–544. doi:10.1007/s10488-013-0528-y.</w:t>
      </w:r>
    </w:p>
    <w:p w14:paraId="4E65B6B0" w14:textId="77777777" w:rsidR="00CB743F" w:rsidRPr="00BF2965" w:rsidRDefault="00CB743F" w:rsidP="00CB743F">
      <w:pPr>
        <w:pStyle w:val="Bibliography"/>
        <w:rPr>
          <w:rFonts w:ascii="Calibri" w:hAnsi="Calibri" w:cs="Calibri"/>
        </w:rPr>
      </w:pPr>
      <w:r w:rsidRPr="00BF2965">
        <w:rPr>
          <w:rFonts w:ascii="Calibri" w:hAnsi="Calibri" w:cs="Calibri"/>
        </w:rPr>
        <w:t xml:space="preserve">Patton, M.Q. (1990) </w:t>
      </w:r>
      <w:r w:rsidRPr="00BF2965">
        <w:rPr>
          <w:rFonts w:ascii="Calibri" w:hAnsi="Calibri" w:cs="Calibri"/>
          <w:i/>
          <w:iCs/>
        </w:rPr>
        <w:t>Qualitative evaluation and research methods</w:t>
      </w:r>
      <w:r w:rsidRPr="00BF2965">
        <w:rPr>
          <w:rFonts w:ascii="Calibri" w:hAnsi="Calibri" w:cs="Calibri"/>
        </w:rPr>
        <w:t>. SAGE Publications, inc.</w:t>
      </w:r>
    </w:p>
    <w:p w14:paraId="2F1E6531" w14:textId="77777777" w:rsidR="00CB743F" w:rsidRPr="00BF2965" w:rsidRDefault="00CB743F" w:rsidP="00CB743F">
      <w:pPr>
        <w:pStyle w:val="Bibliography"/>
        <w:rPr>
          <w:rFonts w:ascii="Calibri" w:hAnsi="Calibri" w:cs="Calibri"/>
        </w:rPr>
      </w:pPr>
      <w:r w:rsidRPr="00BF2965">
        <w:rPr>
          <w:rFonts w:ascii="Calibri" w:hAnsi="Calibri" w:cs="Calibri"/>
        </w:rPr>
        <w:t xml:space="preserve">Polit, D.F. and Beck, C.T. (2010) </w:t>
      </w:r>
      <w:r w:rsidRPr="00BF2965">
        <w:rPr>
          <w:rFonts w:ascii="Calibri" w:hAnsi="Calibri" w:cs="Calibri"/>
          <w:i/>
          <w:iCs/>
        </w:rPr>
        <w:t>Essentials of nursing research: appraising evidence for nursing practice</w:t>
      </w:r>
      <w:r w:rsidRPr="00BF2965">
        <w:rPr>
          <w:rFonts w:ascii="Calibri" w:hAnsi="Calibri" w:cs="Calibri"/>
        </w:rPr>
        <w:t>. 7th edn. Philadelphia, Pa: Lippincott Williams &amp; Wilkins (Book, Whole). Available at: https://go.exlibris.link/d9FBcHrk.</w:t>
      </w:r>
    </w:p>
    <w:p w14:paraId="3C1CC7D1" w14:textId="77777777" w:rsidR="00CB743F" w:rsidRPr="00BF2965" w:rsidRDefault="00CB743F" w:rsidP="00CB743F">
      <w:pPr>
        <w:pStyle w:val="Bibliography"/>
        <w:rPr>
          <w:rFonts w:ascii="Calibri" w:hAnsi="Calibri" w:cs="Calibri"/>
        </w:rPr>
      </w:pPr>
      <w:r w:rsidRPr="00BF2965">
        <w:rPr>
          <w:rFonts w:ascii="Calibri" w:hAnsi="Calibri" w:cs="Calibri"/>
        </w:rPr>
        <w:t xml:space="preserve">Rania, N., Coppola, I. and Pinna, L. (2021) ‘Adapting Qualitative Methods during the COVID-19 Era: Factors to Consider for Successful Use of Online Photovoice’, </w:t>
      </w:r>
      <w:r w:rsidRPr="00BF2965">
        <w:rPr>
          <w:rFonts w:ascii="Calibri" w:hAnsi="Calibri" w:cs="Calibri"/>
          <w:i/>
          <w:iCs/>
        </w:rPr>
        <w:t>The Qualitative Report</w:t>
      </w:r>
      <w:r w:rsidRPr="00BF2965">
        <w:rPr>
          <w:rFonts w:ascii="Calibri" w:hAnsi="Calibri" w:cs="Calibri"/>
        </w:rPr>
        <w:t>, 26(8), p. 0_1,2711-2729. doi:10.46743/2160-3715/2021.4863.</w:t>
      </w:r>
    </w:p>
    <w:p w14:paraId="372A6D8D" w14:textId="77777777" w:rsidR="00CB743F" w:rsidRPr="00BF2965" w:rsidRDefault="00CB743F" w:rsidP="00CB743F">
      <w:pPr>
        <w:pStyle w:val="Bibliography"/>
        <w:rPr>
          <w:rFonts w:ascii="Calibri" w:hAnsi="Calibri" w:cs="Calibri"/>
        </w:rPr>
      </w:pPr>
      <w:r w:rsidRPr="00BF2965">
        <w:rPr>
          <w:rFonts w:ascii="Calibri" w:hAnsi="Calibri" w:cs="Calibri"/>
        </w:rPr>
        <w:t xml:space="preserve">Silva, C.N. (2008) ‘Review: Catherine Marshall &amp; Gretchen B. Rossman (2006). Designing Qualitative Research’, </w:t>
      </w:r>
      <w:r w:rsidRPr="00BF2965">
        <w:rPr>
          <w:rFonts w:ascii="Calibri" w:hAnsi="Calibri" w:cs="Calibri"/>
          <w:i/>
          <w:iCs/>
        </w:rPr>
        <w:t>Forum, qualitative social research</w:t>
      </w:r>
      <w:r w:rsidRPr="00BF2965">
        <w:rPr>
          <w:rFonts w:ascii="Calibri" w:hAnsi="Calibri" w:cs="Calibri"/>
        </w:rPr>
        <w:t>, 9(3). Available at: https://go.exlibris.link/6tgyHmPG.</w:t>
      </w:r>
    </w:p>
    <w:p w14:paraId="71B97EC8" w14:textId="77777777" w:rsidR="00CB743F" w:rsidRPr="00BF2965" w:rsidRDefault="00CB743F" w:rsidP="00CB743F">
      <w:pPr>
        <w:pStyle w:val="Bibliography"/>
        <w:rPr>
          <w:rFonts w:ascii="Calibri" w:hAnsi="Calibri" w:cs="Calibri"/>
        </w:rPr>
      </w:pPr>
      <w:r w:rsidRPr="00BF2965">
        <w:rPr>
          <w:rFonts w:ascii="Calibri" w:hAnsi="Calibri" w:cs="Calibri"/>
        </w:rPr>
        <w:t xml:space="preserve">Silverman, D. (2011) </w:t>
      </w:r>
      <w:r w:rsidRPr="00BF2965">
        <w:rPr>
          <w:rFonts w:ascii="Calibri" w:hAnsi="Calibri" w:cs="Calibri"/>
          <w:i/>
          <w:iCs/>
        </w:rPr>
        <w:t>Interpreting qualitative data: a guide to the principles of qualitative research</w:t>
      </w:r>
      <w:r w:rsidRPr="00BF2965">
        <w:rPr>
          <w:rFonts w:ascii="Calibri" w:hAnsi="Calibri" w:cs="Calibri"/>
        </w:rPr>
        <w:t>. 4th edn. London: SAGE (Book, Whole). Available at: https://go.exlibris.link/061bKr6c.</w:t>
      </w:r>
    </w:p>
    <w:p w14:paraId="7441A036" w14:textId="77777777" w:rsidR="00CB743F" w:rsidRPr="00BF2965" w:rsidRDefault="00CB743F" w:rsidP="00CB743F">
      <w:pPr>
        <w:pStyle w:val="Bibliography"/>
        <w:rPr>
          <w:rFonts w:ascii="Calibri" w:hAnsi="Calibri" w:cs="Calibri"/>
        </w:rPr>
      </w:pPr>
      <w:r w:rsidRPr="00BF2965">
        <w:rPr>
          <w:rFonts w:ascii="Calibri" w:hAnsi="Calibri" w:cs="Calibri"/>
        </w:rPr>
        <w:lastRenderedPageBreak/>
        <w:t xml:space="preserve">Strack, R.W., Magill, C. and McDonagh, K. (2004) ‘Engaging Youth Through Photovoice’, </w:t>
      </w:r>
      <w:r w:rsidRPr="00BF2965">
        <w:rPr>
          <w:rFonts w:ascii="Calibri" w:hAnsi="Calibri" w:cs="Calibri"/>
          <w:i/>
          <w:iCs/>
        </w:rPr>
        <w:t>Health promotion practice</w:t>
      </w:r>
      <w:r w:rsidRPr="00BF2965">
        <w:rPr>
          <w:rFonts w:ascii="Calibri" w:hAnsi="Calibri" w:cs="Calibri"/>
        </w:rPr>
        <w:t>, 5(1), pp. 49–58. doi:10.1177/1524839903258015.</w:t>
      </w:r>
    </w:p>
    <w:p w14:paraId="14AC24A4" w14:textId="77777777" w:rsidR="00CB743F" w:rsidRPr="00BF2965" w:rsidRDefault="00CB743F" w:rsidP="00CB743F">
      <w:pPr>
        <w:pStyle w:val="Bibliography"/>
        <w:rPr>
          <w:rFonts w:ascii="Calibri" w:hAnsi="Calibri" w:cs="Calibri"/>
        </w:rPr>
      </w:pPr>
      <w:r w:rsidRPr="00BF2965">
        <w:rPr>
          <w:rFonts w:ascii="Calibri" w:hAnsi="Calibri" w:cs="Calibri"/>
        </w:rPr>
        <w:t>Strauss, A. and Corbin, J. (1998) ‘Basics of qualitative research techniques’.</w:t>
      </w:r>
    </w:p>
    <w:p w14:paraId="2B066625" w14:textId="77777777" w:rsidR="00CB743F" w:rsidRPr="00BF2965" w:rsidRDefault="00CB743F" w:rsidP="00CB743F">
      <w:pPr>
        <w:pStyle w:val="Bibliography"/>
        <w:rPr>
          <w:rFonts w:ascii="Calibri" w:hAnsi="Calibri" w:cs="Calibri"/>
        </w:rPr>
      </w:pPr>
      <w:r w:rsidRPr="00BF2965">
        <w:rPr>
          <w:rFonts w:ascii="Calibri" w:hAnsi="Calibri" w:cs="Calibri"/>
        </w:rPr>
        <w:t xml:space="preserve">Taylor, B.J. and Francis, K. (2013) </w:t>
      </w:r>
      <w:r w:rsidRPr="00BF2965">
        <w:rPr>
          <w:rFonts w:ascii="Calibri" w:hAnsi="Calibri" w:cs="Calibri"/>
          <w:i/>
          <w:iCs/>
        </w:rPr>
        <w:t>Qualitative research in the health sciences: methodologies, methods, and processes</w:t>
      </w:r>
      <w:r w:rsidRPr="00BF2965">
        <w:rPr>
          <w:rFonts w:ascii="Calibri" w:hAnsi="Calibri" w:cs="Calibri"/>
        </w:rPr>
        <w:t>. Abingdon, Oxon: Routledge (Book, Whole). doi:10.4324/9780203777176.</w:t>
      </w:r>
    </w:p>
    <w:p w14:paraId="2F89669E" w14:textId="77777777" w:rsidR="00CB743F" w:rsidRPr="00BF2965" w:rsidRDefault="00CB743F" w:rsidP="00CB743F">
      <w:pPr>
        <w:pStyle w:val="Bibliography"/>
        <w:rPr>
          <w:rFonts w:ascii="Calibri" w:hAnsi="Calibri" w:cs="Calibri"/>
        </w:rPr>
      </w:pPr>
      <w:r w:rsidRPr="00BF2965">
        <w:rPr>
          <w:rFonts w:ascii="Calibri" w:hAnsi="Calibri" w:cs="Calibri"/>
        </w:rPr>
        <w:t xml:space="preserve">Taylor, S.J., Bogdan, R. and DeVault, M.L. (2016) </w:t>
      </w:r>
      <w:r w:rsidRPr="00BF2965">
        <w:rPr>
          <w:rFonts w:ascii="Calibri" w:hAnsi="Calibri" w:cs="Calibri"/>
          <w:i/>
          <w:iCs/>
        </w:rPr>
        <w:t>Introduction to qualitative research methods: a guidebook and resource</w:t>
      </w:r>
      <w:r w:rsidRPr="00BF2965">
        <w:rPr>
          <w:rFonts w:ascii="Calibri" w:hAnsi="Calibri" w:cs="Calibri"/>
        </w:rPr>
        <w:t>. Fourth. Hoboken, New Jersey: John Wiley &amp; Sons (Book, Whole). Available at: https://go.exlibris.link/b51WnZZX.</w:t>
      </w:r>
    </w:p>
    <w:p w14:paraId="453298AF" w14:textId="77777777" w:rsidR="00CB743F" w:rsidRPr="00BF2965" w:rsidRDefault="00CB743F" w:rsidP="00CB743F">
      <w:pPr>
        <w:pStyle w:val="Bibliography"/>
        <w:rPr>
          <w:rFonts w:ascii="Calibri" w:hAnsi="Calibri" w:cs="Calibri"/>
        </w:rPr>
      </w:pPr>
      <w:r w:rsidRPr="00BF2965">
        <w:rPr>
          <w:rFonts w:ascii="Calibri" w:hAnsi="Calibri" w:cs="Calibri"/>
        </w:rPr>
        <w:t xml:space="preserve">Teherani, A. </w:t>
      </w:r>
      <w:r w:rsidRPr="00BF2965">
        <w:rPr>
          <w:rFonts w:ascii="Calibri" w:hAnsi="Calibri" w:cs="Calibri"/>
          <w:i/>
          <w:iCs/>
        </w:rPr>
        <w:t>et al.</w:t>
      </w:r>
      <w:r w:rsidRPr="00BF2965">
        <w:rPr>
          <w:rFonts w:ascii="Calibri" w:hAnsi="Calibri" w:cs="Calibri"/>
        </w:rPr>
        <w:t xml:space="preserve"> (2015) ‘Choosing a Qualitative Research Approach’, </w:t>
      </w:r>
      <w:r w:rsidRPr="00BF2965">
        <w:rPr>
          <w:rFonts w:ascii="Calibri" w:hAnsi="Calibri" w:cs="Calibri"/>
          <w:i/>
          <w:iCs/>
        </w:rPr>
        <w:t>Journal of graduate medical education</w:t>
      </w:r>
      <w:r w:rsidRPr="00BF2965">
        <w:rPr>
          <w:rFonts w:ascii="Calibri" w:hAnsi="Calibri" w:cs="Calibri"/>
        </w:rPr>
        <w:t>, 7(4), pp. 669–670. doi:10.4300/JGME-D-15-00414.1.</w:t>
      </w:r>
    </w:p>
    <w:p w14:paraId="411850E2" w14:textId="77777777" w:rsidR="00CB743F" w:rsidRPr="00BF2965" w:rsidRDefault="00CB743F" w:rsidP="00CB743F">
      <w:pPr>
        <w:pStyle w:val="Bibliography"/>
        <w:rPr>
          <w:rFonts w:ascii="Calibri" w:hAnsi="Calibri" w:cs="Calibri"/>
        </w:rPr>
      </w:pPr>
      <w:r w:rsidRPr="00BF2965">
        <w:rPr>
          <w:rFonts w:ascii="Calibri" w:hAnsi="Calibri" w:cs="Calibri"/>
        </w:rPr>
        <w:t xml:space="preserve">‘The Lived Experience of COVID-19’ (2021) </w:t>
      </w:r>
      <w:r w:rsidRPr="00BF2965">
        <w:rPr>
          <w:rFonts w:ascii="Calibri" w:hAnsi="Calibri" w:cs="Calibri"/>
          <w:i/>
          <w:iCs/>
        </w:rPr>
        <w:t>The Journal for Nurse Practitioners</w:t>
      </w:r>
      <w:r w:rsidRPr="00BF2965">
        <w:rPr>
          <w:rFonts w:ascii="Calibri" w:hAnsi="Calibri" w:cs="Calibri"/>
        </w:rPr>
        <w:t>, 17(7), pp. 828–832. doi:10.1016/j.nurpra.2021.04.013.</w:t>
      </w:r>
    </w:p>
    <w:p w14:paraId="5CE3C9BD" w14:textId="77777777" w:rsidR="00CB743F" w:rsidRPr="00BF2965" w:rsidRDefault="00CB743F" w:rsidP="00CB743F">
      <w:pPr>
        <w:pStyle w:val="Bibliography"/>
        <w:rPr>
          <w:rFonts w:ascii="Calibri" w:hAnsi="Calibri" w:cs="Calibri"/>
        </w:rPr>
      </w:pPr>
      <w:r w:rsidRPr="00BF2965">
        <w:rPr>
          <w:rFonts w:ascii="Calibri" w:hAnsi="Calibri" w:cs="Calibri"/>
        </w:rPr>
        <w:t xml:space="preserve">Wang, C. (2006) ‘Youth Participation in Photovoice as a Strategy for Community Change’, </w:t>
      </w:r>
      <w:r w:rsidRPr="00BF2965">
        <w:rPr>
          <w:rFonts w:ascii="Calibri" w:hAnsi="Calibri" w:cs="Calibri"/>
          <w:i/>
          <w:iCs/>
        </w:rPr>
        <w:t>Journal of Community Practice</w:t>
      </w:r>
      <w:r w:rsidRPr="00BF2965">
        <w:rPr>
          <w:rFonts w:ascii="Calibri" w:hAnsi="Calibri" w:cs="Calibri"/>
        </w:rPr>
        <w:t>, 14, pp. 147–161. doi:10.1300/J125v14n01_09.</w:t>
      </w:r>
    </w:p>
    <w:p w14:paraId="29BF371F" w14:textId="77777777" w:rsidR="00CB743F" w:rsidRPr="00BF2965" w:rsidRDefault="00CB743F" w:rsidP="00CB743F">
      <w:pPr>
        <w:pStyle w:val="Bibliography"/>
        <w:rPr>
          <w:rFonts w:ascii="Calibri" w:hAnsi="Calibri" w:cs="Calibri"/>
        </w:rPr>
      </w:pPr>
      <w:r w:rsidRPr="00BF2965">
        <w:rPr>
          <w:rFonts w:ascii="Calibri" w:hAnsi="Calibri" w:cs="Calibri"/>
        </w:rPr>
        <w:t xml:space="preserve">Watson, R. (2008) </w:t>
      </w:r>
      <w:r w:rsidRPr="00BF2965">
        <w:rPr>
          <w:rFonts w:ascii="Calibri" w:hAnsi="Calibri" w:cs="Calibri"/>
          <w:i/>
          <w:iCs/>
        </w:rPr>
        <w:t>Nursing research: designs and methods</w:t>
      </w:r>
      <w:r w:rsidRPr="00BF2965">
        <w:rPr>
          <w:rFonts w:ascii="Calibri" w:hAnsi="Calibri" w:cs="Calibri"/>
        </w:rPr>
        <w:t>. New York;Edinburgh; Churchill Livingstone (Book, Whole). Available at: https://go.exlibris.link/mzHGK28L.</w:t>
      </w:r>
    </w:p>
    <w:p w14:paraId="27B26379" w14:textId="77777777" w:rsidR="00CB743F" w:rsidRPr="00BF2965" w:rsidRDefault="00CB743F" w:rsidP="00CB743F">
      <w:pPr>
        <w:pStyle w:val="Bibliography"/>
        <w:rPr>
          <w:rFonts w:ascii="Calibri" w:hAnsi="Calibri" w:cs="Calibri"/>
        </w:rPr>
      </w:pPr>
      <w:r w:rsidRPr="00BF2965">
        <w:rPr>
          <w:rFonts w:ascii="Calibri" w:hAnsi="Calibri" w:cs="Calibri"/>
        </w:rPr>
        <w:t xml:space="preserve">Woodyatt, C.R., Finneran, C.A. and Stephenson, R. (2016) ‘In-Person Versus Online Focus Group Discussions: A Comparative Analysis of Data Quality’, </w:t>
      </w:r>
      <w:r w:rsidRPr="00BF2965">
        <w:rPr>
          <w:rFonts w:ascii="Calibri" w:hAnsi="Calibri" w:cs="Calibri"/>
          <w:i/>
          <w:iCs/>
        </w:rPr>
        <w:t>Qualitative health research</w:t>
      </w:r>
      <w:r w:rsidRPr="00BF2965">
        <w:rPr>
          <w:rFonts w:ascii="Calibri" w:hAnsi="Calibri" w:cs="Calibri"/>
        </w:rPr>
        <w:t>, 26(6), pp. 741–749. doi:10.1177/1049732316631510.</w:t>
      </w:r>
    </w:p>
    <w:p w14:paraId="019EF02D" w14:textId="77777777" w:rsidR="00CB743F" w:rsidRPr="00BF2965" w:rsidRDefault="00CB743F" w:rsidP="00CB743F">
      <w:pPr>
        <w:pStyle w:val="Bibliography"/>
        <w:rPr>
          <w:rFonts w:ascii="Calibri" w:hAnsi="Calibri" w:cs="Calibri"/>
        </w:rPr>
      </w:pPr>
      <w:r w:rsidRPr="00BF2965">
        <w:rPr>
          <w:rFonts w:ascii="Calibri" w:hAnsi="Calibri" w:cs="Calibri"/>
        </w:rPr>
        <w:t xml:space="preserve">Zurba, M., Tennent, P. and Woodgate, R.L. (2017) ‘Worth a thousand words?: advantages, challenges and opportunities in working with photovoice as a qualitative research method with youth and their families’, in. </w:t>
      </w:r>
      <w:r w:rsidRPr="00BF2965">
        <w:rPr>
          <w:rFonts w:ascii="Calibri" w:hAnsi="Calibri" w:cs="Calibri"/>
          <w:i/>
          <w:iCs/>
        </w:rPr>
        <w:t>Forum Qualitative Sozialforschung/Forum: Qualitative Social Research</w:t>
      </w:r>
      <w:r w:rsidRPr="00BF2965">
        <w:rPr>
          <w:rFonts w:ascii="Calibri" w:hAnsi="Calibri" w:cs="Calibri"/>
        </w:rPr>
        <w:t>, DEU, p. 22.</w:t>
      </w:r>
    </w:p>
    <w:p w14:paraId="5A30D6EA" w14:textId="4970B24F" w:rsidR="00CB743F" w:rsidRDefault="00CB743F" w:rsidP="00CB743F">
      <w:pPr>
        <w:spacing w:line="360" w:lineRule="auto"/>
      </w:pPr>
      <w:r>
        <w:fldChar w:fldCharType="end"/>
      </w:r>
    </w:p>
    <w:p w14:paraId="38F30760" w14:textId="763491B4" w:rsidR="006A0D1F" w:rsidRDefault="006A0D1F" w:rsidP="009A2EA4">
      <w:pPr>
        <w:spacing w:line="360" w:lineRule="auto"/>
        <w:sectPr w:rsidR="006A0D1F">
          <w:headerReference w:type="even" r:id="rId7"/>
          <w:headerReference w:type="default" r:id="rId8"/>
          <w:footerReference w:type="even" r:id="rId9"/>
          <w:footerReference w:type="default" r:id="rId10"/>
          <w:headerReference w:type="first" r:id="rId11"/>
          <w:footerReference w:type="first" r:id="rId12"/>
          <w:pgSz w:w="11906" w:h="16838"/>
          <w:pgMar w:top="1440" w:right="1440" w:bottom="1440" w:left="1440" w:header="708" w:footer="708" w:gutter="0"/>
          <w:cols w:space="708"/>
          <w:docGrid w:linePitch="360"/>
        </w:sectPr>
      </w:pPr>
    </w:p>
    <w:p w14:paraId="5EDA8D9F" w14:textId="77777777" w:rsidR="006A0D1F" w:rsidRPr="00F57032" w:rsidRDefault="006A0D1F" w:rsidP="006A0D1F"/>
    <w:p w14:paraId="6991FD29" w14:textId="77777777" w:rsidR="0060262B" w:rsidRDefault="0060262B" w:rsidP="0060262B">
      <w:pPr>
        <w:ind w:left="426" w:hanging="360"/>
      </w:pPr>
    </w:p>
    <w:p w14:paraId="20A9FB4B"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EE7CEB">
        <w:rPr>
          <w:rFonts w:eastAsia="Times New Roman" w:cstheme="minorHAnsi"/>
          <w:b/>
          <w:bCs/>
          <w:lang w:eastAsia="en-GB"/>
        </w:rPr>
        <w:t>Is there a clear aim/research question(s) for the study?</w:t>
      </w:r>
      <w:r>
        <w:rPr>
          <w:rFonts w:eastAsia="Times New Roman" w:cstheme="minorHAnsi"/>
          <w:b/>
          <w:bCs/>
          <w:lang w:eastAsia="en-GB"/>
        </w:rPr>
        <w:t xml:space="preserve"> </w:t>
      </w:r>
      <w:r>
        <w:rPr>
          <w:rFonts w:eastAsia="Times New Roman" w:cstheme="minorHAnsi"/>
          <w:lang w:eastAsia="en-GB"/>
        </w:rPr>
        <w:br/>
      </w:r>
      <w:r>
        <w:rPr>
          <w:rFonts w:eastAsia="Times New Roman" w:cstheme="minorHAnsi"/>
          <w:lang w:eastAsia="en-GB"/>
        </w:rPr>
        <w:br/>
        <w:t xml:space="preserve">The aims of the study are clearly expounded, relating to the relationship between social identity and loneliness in older adults and are expressly stated as three questions. The study contains clear working definitions of loneliness and social participation and rationalises the need for the study in the context of established qualitative and quantitative studies demonstrating a link between loneliness and increased mortality, </w:t>
      </w:r>
      <w:proofErr w:type="gramStart"/>
      <w:r>
        <w:rPr>
          <w:rFonts w:eastAsia="Times New Roman" w:cstheme="minorHAnsi"/>
          <w:lang w:eastAsia="en-GB"/>
        </w:rPr>
        <w:t>morbidity</w:t>
      </w:r>
      <w:proofErr w:type="gramEnd"/>
      <w:r>
        <w:rPr>
          <w:rFonts w:eastAsia="Times New Roman" w:cstheme="minorHAnsi"/>
          <w:lang w:eastAsia="en-GB"/>
        </w:rPr>
        <w:t xml:space="preserve"> and other adverse outcomes.  They further support this position by highlighting the health benefits of improving social participation in older adults, a conclusion supported by  </w:t>
      </w:r>
      <w:r>
        <w:rPr>
          <w:rFonts w:eastAsia="Times New Roman" w:cstheme="minorHAnsi"/>
          <w:lang w:eastAsia="en-GB"/>
        </w:rPr>
        <w:fldChar w:fldCharType="begin"/>
      </w:r>
      <w:r>
        <w:rPr>
          <w:rFonts w:eastAsia="Times New Roman" w:cstheme="minorHAnsi"/>
          <w:lang w:eastAsia="en-GB"/>
        </w:rPr>
        <w:instrText xml:space="preserve"> ADDIN ZOTERO_ITEM CSL_CITATION {"citationID":"uzRV4szo","properties":{"formattedCitation":"(The Stationary Office, 2012)","plainCitation":"(The Stationary Office, 2012)","noteIndex":0},"citationItems":[{"id":491,"uris":["http://zotero.org/users/7392229/items/X4BQHND2"],"itemData":{"id":491,"type":"webpage","title":"Caring For Our Future: reforming care and support","URL":"https://www.gov.uk/government/publications/caring-for-our-future-reforming-care-and-support","author":[{"family":"The Stationary Office","given":""}],"accessed":{"date-parts":[["2022",4,4]]},"issued":{"date-parts":[["2012",7,11]]}}}],"schema":"https://github.com/citation-style-language/schema/raw/master/csl-citation.json"} </w:instrText>
      </w:r>
      <w:r>
        <w:rPr>
          <w:rFonts w:eastAsia="Times New Roman" w:cstheme="minorHAnsi"/>
          <w:lang w:eastAsia="en-GB"/>
        </w:rPr>
        <w:fldChar w:fldCharType="separate"/>
      </w:r>
      <w:r w:rsidRPr="002E5280">
        <w:rPr>
          <w:rFonts w:ascii="Calibri" w:eastAsia="Times New Roman" w:hAnsi="Calibri" w:cs="Calibri"/>
          <w:lang w:eastAsia="en-GB"/>
        </w:rPr>
        <w:t>(The Stationary Office, 2012)</w:t>
      </w:r>
      <w:r>
        <w:rPr>
          <w:rFonts w:eastAsia="Times New Roman" w:cstheme="minorHAnsi"/>
          <w:lang w:eastAsia="en-GB"/>
        </w:rPr>
        <w:fldChar w:fldCharType="end"/>
      </w:r>
      <w:r>
        <w:rPr>
          <w:rFonts w:eastAsia="Times New Roman" w:cstheme="minorHAnsi"/>
          <w:lang w:eastAsia="en-GB"/>
        </w:rPr>
        <w:t xml:space="preserve">. They note that the links between identity and loneliness are not well understood, and consequently provide justification that the study is necessary to provide a valuable insight identifying poorly understood behavioural and motivational barriers to participation and engagement experienced older adults. </w:t>
      </w:r>
      <w:r>
        <w:rPr>
          <w:rFonts w:eastAsia="Times New Roman" w:cstheme="minorHAnsi"/>
          <w:lang w:eastAsia="en-GB"/>
        </w:rPr>
        <w:fldChar w:fldCharType="begin"/>
      </w:r>
      <w:r>
        <w:rPr>
          <w:rFonts w:eastAsia="Times New Roman" w:cstheme="minorHAnsi"/>
          <w:lang w:eastAsia="en-GB"/>
        </w:rPr>
        <w:instrText xml:space="preserve"> ADDIN ZOTERO_ITEM CSL_CITATION {"citationID":"wlC6SkOC","properties":{"formattedCitation":"(Greenhalgh and EBSCOhost, 2019)","plainCitation":"(Greenhalgh and EBSCOhost, 2019)","dontUpdate":true,"noteIndex":0},"citationItems":[{"id":568,"uris":["http://zotero.org/users/7392229/items/VMXPVMPB"],"itemData":{"id":568,"type":"book","collection-number":"Book, Whole","edition":"Sixth","event-place":"Hoboken, NJ","ISBN":"9781119484721","language":"English","publisher":"Wiley Blackwell","publisher-place":"Hoboken, NJ","title":"How to read a paper: the basics of evidence-based medicine and healthcare","URL":"https://go.exlibris.link/Qt13kNwH","author":[{"family":"Greenhalgh","given":"Trisha"},{"literal":"EBSCOhost"}],"issued":{"date-parts":[["2019"]]}}}],"schema":"https://github.com/citation-style-language/schema/raw/master/csl-citation.json"} </w:instrText>
      </w:r>
      <w:r>
        <w:rPr>
          <w:rFonts w:eastAsia="Times New Roman" w:cstheme="minorHAnsi"/>
          <w:lang w:eastAsia="en-GB"/>
        </w:rPr>
        <w:fldChar w:fldCharType="separate"/>
      </w:r>
      <w:r w:rsidRPr="00880D5D">
        <w:rPr>
          <w:rFonts w:ascii="Calibri" w:hAnsi="Calibri" w:cs="Calibri"/>
        </w:rPr>
        <w:t>(Greenhalgh and EBSCOhost, 2019</w:t>
      </w:r>
      <w:r>
        <w:rPr>
          <w:rFonts w:ascii="Calibri" w:hAnsi="Calibri" w:cs="Calibri"/>
        </w:rPr>
        <w:t xml:space="preserve"> P31</w:t>
      </w:r>
      <w:r w:rsidRPr="00880D5D">
        <w:rPr>
          <w:rFonts w:ascii="Calibri" w:hAnsi="Calibri" w:cs="Calibri"/>
        </w:rPr>
        <w:t>)</w:t>
      </w:r>
      <w:r>
        <w:rPr>
          <w:rFonts w:eastAsia="Times New Roman" w:cstheme="minorHAnsi"/>
          <w:lang w:eastAsia="en-GB"/>
        </w:rPr>
        <w:fldChar w:fldCharType="end"/>
      </w:r>
      <w:r>
        <w:rPr>
          <w:rFonts w:eastAsia="Times New Roman" w:cstheme="minorHAnsi"/>
          <w:lang w:eastAsia="en-GB"/>
        </w:rPr>
        <w:t xml:space="preserve">. The study also seeks to examine individual behavioural responses to these barriers and what, if any steps could be taken by groups, </w:t>
      </w:r>
      <w:proofErr w:type="gramStart"/>
      <w:r>
        <w:rPr>
          <w:rFonts w:eastAsia="Times New Roman" w:cstheme="minorHAnsi"/>
          <w:lang w:eastAsia="en-GB"/>
        </w:rPr>
        <w:t>charities</w:t>
      </w:r>
      <w:proofErr w:type="gramEnd"/>
      <w:r>
        <w:rPr>
          <w:rFonts w:eastAsia="Times New Roman" w:cstheme="minorHAnsi"/>
          <w:lang w:eastAsia="en-GB"/>
        </w:rPr>
        <w:t xml:space="preserve"> and organisations to improve the likelihood of engagement by lonely older adults.</w:t>
      </w:r>
      <w:r>
        <w:rPr>
          <w:rFonts w:eastAsia="Times New Roman" w:cstheme="minorHAnsi"/>
          <w:lang w:eastAsia="en-GB"/>
        </w:rPr>
        <w:br/>
      </w:r>
    </w:p>
    <w:p w14:paraId="341A2737"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EE7CEB">
        <w:rPr>
          <w:rFonts w:eastAsia="Times New Roman" w:cstheme="minorHAnsi"/>
          <w:b/>
          <w:bCs/>
          <w:lang w:eastAsia="en-GB"/>
        </w:rPr>
        <w:t>Is there congruity (</w:t>
      </w:r>
      <w:proofErr w:type="gramStart"/>
      <w:r w:rsidRPr="00EE7CEB">
        <w:rPr>
          <w:rFonts w:eastAsia="Times New Roman" w:cstheme="minorHAnsi"/>
          <w:b/>
          <w:bCs/>
          <w:lang w:eastAsia="en-GB"/>
        </w:rPr>
        <w:t>i.e.</w:t>
      </w:r>
      <w:proofErr w:type="gramEnd"/>
      <w:r w:rsidRPr="00EE7CEB">
        <w:rPr>
          <w:rFonts w:eastAsia="Times New Roman" w:cstheme="minorHAnsi"/>
          <w:b/>
          <w:bCs/>
          <w:lang w:eastAsia="en-GB"/>
        </w:rPr>
        <w:t xml:space="preserve"> an appropriate ‘fit’) between the aims/research questions and the research methodology and approach?</w:t>
      </w:r>
      <w:r w:rsidRPr="00EE7CEB">
        <w:rPr>
          <w:rFonts w:eastAsia="Times New Roman" w:cstheme="minorHAnsi"/>
          <w:b/>
          <w:bCs/>
          <w:lang w:eastAsia="en-GB"/>
        </w:rPr>
        <w:br/>
      </w:r>
      <w:r w:rsidRPr="00EE7CEB">
        <w:rPr>
          <w:rFonts w:eastAsia="Times New Roman" w:cstheme="minorHAnsi"/>
          <w:b/>
          <w:bCs/>
          <w:lang w:eastAsia="en-GB"/>
        </w:rPr>
        <w:br/>
      </w:r>
      <w:r w:rsidRPr="004A2FFF">
        <w:rPr>
          <w:rFonts w:eastAsia="Times New Roman" w:cstheme="minorHAnsi"/>
          <w:lang w:eastAsia="en-GB"/>
        </w:rPr>
        <w:t xml:space="preserve">This study </w:t>
      </w:r>
      <w:r>
        <w:rPr>
          <w:rFonts w:eastAsia="Times New Roman" w:cstheme="minorHAnsi"/>
          <w:lang w:eastAsia="en-GB"/>
        </w:rPr>
        <w:t>specifically looked to identify the participants own experience and perception of the barriers to social interaction, behavioural reactions to these barriers, to classify participants social identities and determine if identity contributed to any identified barriers. These questions relate to</w:t>
      </w:r>
      <w:r w:rsidRPr="004A2FFF">
        <w:rPr>
          <w:rFonts w:eastAsia="Times New Roman" w:cstheme="minorHAnsi"/>
          <w:lang w:eastAsia="en-GB"/>
        </w:rPr>
        <w:t xml:space="preserve"> individuals experience, fears and motivations are a </w:t>
      </w:r>
      <w:r>
        <w:rPr>
          <w:rFonts w:eastAsia="Times New Roman" w:cstheme="minorHAnsi"/>
          <w:lang w:eastAsia="en-GB"/>
        </w:rPr>
        <w:t xml:space="preserve">consequently a </w:t>
      </w:r>
      <w:r w:rsidRPr="004A2FFF">
        <w:rPr>
          <w:rFonts w:eastAsia="Times New Roman" w:cstheme="minorHAnsi"/>
          <w:lang w:eastAsia="en-GB"/>
        </w:rPr>
        <w:t xml:space="preserve">good fit for a qualitative study. </w:t>
      </w:r>
      <w:r w:rsidRPr="004A2FFF">
        <w:rPr>
          <w:rFonts w:eastAsia="Times New Roman" w:cstheme="minorHAnsi"/>
          <w:lang w:eastAsia="en-GB"/>
        </w:rPr>
        <w:fldChar w:fldCharType="begin"/>
      </w:r>
      <w:r w:rsidRPr="004A2FFF">
        <w:rPr>
          <w:rFonts w:eastAsia="Times New Roman" w:cstheme="minorHAnsi"/>
          <w:lang w:eastAsia="en-GB"/>
        </w:rPr>
        <w:instrText xml:space="preserve"> ADDIN ZOTERO_ITEM CSL_CITATION {"citationID":"PfhGDMAa","properties":{"formattedCitation":"(Barbour, 2008)","plainCitation":"(Barbour, 2008)","noteIndex":0},"citationItems":[{"id":406,"uris":["http://zotero.org/users/7392229/items/HXWIGXAZ"],"itemData":{"id":406,"type":"book","collection-number":"Book, Whole","event-place":"London;Thousand Oaks, California;","ISBN":"1412934605","language":"English","publisher":"SAGE Publications","publisher-place":"London;Thousand Oaks, California;","title":"Introducing qualitative research: a student's guide to the craft of doing qualitative research","URL":"http://uwe.summon.serialssolutions.com/2.0.0/link/0/eLvHCXMwbV09TwMxDLWqdmGDFkQprTLC0F6ay-UuElvV6iohBsTEUl1ysZgQEqr4-9i5HALUMR7yJccvdvwcgFyt5PKfTVC5LYJHb3RRyUaiRhmagJVtTemMDN1HdI-13rwW9QAe_kYyVsevnlrVu4wkyT7YdvE7Z8YKnzWKrgrkb5E9XhvDGv70bH7iLQSlpGs2crsY4_g9sC_5lNoq4kv4hS-7cxgy5-ACBuF9DNOOMivSsfsUd6k29P0ExJ4zy9ujJ8QRHSEyVu4WqWjP2yXMdtuXTb2kIQ4pNnPo56yuYEjufrgGsS69NgZdkXundelsi45w1CKGsjVVM4XJqR5uTotncNZlOHDQ4BZGSEod5nGdi7hB3_S3cz8","author":[{"family":"Barbour","given":"Rosaline S."}],"issued":{"date-parts":[["2008"]]}}}],"schema":"https://github.com/citation-style-language/schema/raw/master/csl-citation.json"} </w:instrText>
      </w:r>
      <w:r w:rsidRPr="004A2FFF">
        <w:rPr>
          <w:rFonts w:eastAsia="Times New Roman" w:cstheme="minorHAnsi"/>
          <w:lang w:eastAsia="en-GB"/>
        </w:rPr>
        <w:fldChar w:fldCharType="separate"/>
      </w:r>
      <w:r w:rsidRPr="004A2FFF">
        <w:rPr>
          <w:rFonts w:eastAsia="Times New Roman" w:cstheme="minorHAnsi"/>
          <w:lang w:eastAsia="en-GB"/>
        </w:rPr>
        <w:t>(Barbour, 2008)</w:t>
      </w:r>
      <w:r w:rsidRPr="004A2FFF">
        <w:rPr>
          <w:rFonts w:eastAsia="Times New Roman" w:cstheme="minorHAnsi"/>
          <w:lang w:eastAsia="en-GB"/>
        </w:rPr>
        <w:fldChar w:fldCharType="end"/>
      </w:r>
      <w:r w:rsidRPr="004A2FFF">
        <w:rPr>
          <w:rFonts w:eastAsia="Times New Roman" w:cstheme="minorHAnsi"/>
          <w:lang w:eastAsia="en-GB"/>
        </w:rPr>
        <w:t>.  Given</w:t>
      </w:r>
      <w:r>
        <w:rPr>
          <w:rFonts w:eastAsia="Times New Roman" w:cstheme="minorHAnsi"/>
          <w:lang w:eastAsia="en-GB"/>
        </w:rPr>
        <w:t xml:space="preserve"> the stated aims of the research, a qualitative methodology appears to be the best choice. It would not be possible to fully understand motivations, beliefs and feelings using a quantitative approach. </w:t>
      </w:r>
      <w:r>
        <w:rPr>
          <w:rFonts w:eastAsia="Times New Roman" w:cstheme="minorHAnsi"/>
          <w:lang w:eastAsia="en-GB"/>
        </w:rPr>
        <w:fldChar w:fldCharType="begin"/>
      </w:r>
      <w:r>
        <w:rPr>
          <w:rFonts w:eastAsia="Times New Roman" w:cstheme="minorHAnsi"/>
          <w:lang w:eastAsia="en-GB"/>
        </w:rPr>
        <w:instrText xml:space="preserve"> ADDIN ZOTERO_ITEM CSL_CITATION {"citationID":"nGFiz2D9","properties":{"formattedCitation":"(Choy, 2014)","plainCitation":"(Choy, 2014)","noteIndex":0},"citationItems":[{"id":509,"uris":["http://zotero.org/users/7392229/items/9PCP8E29"],"itemData":{"id":509,"type":"article-journal","abstract":"IOSR Journal Of Humanities And Social Science (IOSR-JHSS)\nVolume 19, Issue 4, Ver. III (Apr. 2014), PP 99-104\ne-ISSN: 2279-0837, p-ISSN: 2279-0845.\nwww.iosrjournals.org\nwww.iosrjournals.org 99 | Page\nThe Strengths and Weaknesses of Research Methodology:\nComparison and Complimentary between Qualitative and\nQuantitative Approaches\nLooi Theam Choy\n(Faculty of Arts and Social Science, University of Malaya, Malaysia)\nAbstract: The purpose of this study is compared strengths and weaknesses of qualitative and quantitative\nresearch methodologies in social science fields. Reviewed recent secondary resources, there is no best approach\nbetween both research methodologies due to existing strengths and weaknesses among both types of research\nmethodologies. To plan and implement a research, choosing either one research methodology will still be\noccurred strengths and weaknesses for the research. This common study only based on existing secondary data\nand sources to interpret results. No primary data approach on this study due to sufficient source and data from\nsecondary resources. The defined cases have proven that complementary approach between qualitative and\nquantitative approaches for a same research topic may provide expected results as both references better than\njust thoroughly considering either one research methodology approach.","container-title":"IOSR Journal Of Humanities And Social Science","issue":"4","page":"99-104","title":"The Strengths and Weaknesses of Research Methodology: Comparison and Complimentary between Qualitative and Quantitative Approaches","volume":"19","author":[{"family":"Choy","given":"Looi Theam"}],"issued":{"date-parts":[["2014",4]]}}}],"schema":"https://github.com/citation-style-language/schema/raw/master/csl-citation.json"} </w:instrText>
      </w:r>
      <w:r>
        <w:rPr>
          <w:rFonts w:eastAsia="Times New Roman" w:cstheme="minorHAnsi"/>
          <w:lang w:eastAsia="en-GB"/>
        </w:rPr>
        <w:fldChar w:fldCharType="separate"/>
      </w:r>
      <w:r w:rsidRPr="0011100C">
        <w:rPr>
          <w:rFonts w:ascii="Calibri" w:hAnsi="Calibri" w:cs="Calibri"/>
        </w:rPr>
        <w:t>(Choy, 2014)</w:t>
      </w:r>
      <w:r>
        <w:rPr>
          <w:rFonts w:eastAsia="Times New Roman" w:cstheme="minorHAnsi"/>
          <w:lang w:eastAsia="en-GB"/>
        </w:rPr>
        <w:fldChar w:fldCharType="end"/>
      </w:r>
      <w:r>
        <w:rPr>
          <w:rFonts w:eastAsia="Times New Roman" w:cstheme="minorHAnsi"/>
          <w:lang w:eastAsia="en-GB"/>
        </w:rPr>
        <w:t>.</w:t>
      </w:r>
    </w:p>
    <w:p w14:paraId="6A5F40F2" w14:textId="77777777" w:rsidR="0060262B" w:rsidRDefault="0060262B" w:rsidP="00F378A5">
      <w:pPr>
        <w:pStyle w:val="ListParagraph"/>
        <w:spacing w:line="360" w:lineRule="auto"/>
        <w:rPr>
          <w:rFonts w:eastAsia="Times New Roman" w:cstheme="minorHAnsi"/>
          <w:lang w:eastAsia="en-GB"/>
        </w:rPr>
      </w:pPr>
    </w:p>
    <w:p w14:paraId="634B6731"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 xml:space="preserve">The choice of research methodology should be guided by the research question </w:t>
      </w:r>
      <w:r>
        <w:rPr>
          <w:rFonts w:eastAsia="Times New Roman" w:cstheme="minorHAnsi"/>
          <w:lang w:eastAsia="en-GB"/>
        </w:rPr>
        <w:fldChar w:fldCharType="begin"/>
      </w:r>
      <w:r>
        <w:rPr>
          <w:rFonts w:eastAsia="Times New Roman" w:cstheme="minorHAnsi"/>
          <w:lang w:eastAsia="en-GB"/>
        </w:rPr>
        <w:instrText xml:space="preserve"> ADDIN ZOTERO_ITEM CSL_CITATION {"citationID":"HMAUDeA9","properties":{"formattedCitation":"(Silverman, 2011)","plainCitation":"(Silverman, 2011)","dontUpdate":true,"noteIndex":0},"citationItems":[{"id":496,"uris":["http://zotero.org/users/7392229/items/BHUV6A2H"],"itemData":{"id":496,"type":"book","collection-number":"Book, Whole","edition":"4th","event-place":"London","ISBN":"9780857024206","language":"English","publisher":"SAGE","publisher-place":"London","title":"Interpreting qualitative data: a guide to the principles of qualitative research","URL":"https://go.exlibris.link/061bKr6c","author":[{"family":"Silverman","given":"David"}],"issued":{"date-parts":[["2011"]]}}}],"schema":"https://github.com/citation-style-language/schema/raw/master/csl-citation.json"} </w:instrText>
      </w:r>
      <w:r>
        <w:rPr>
          <w:rFonts w:eastAsia="Times New Roman" w:cstheme="minorHAnsi"/>
          <w:lang w:eastAsia="en-GB"/>
        </w:rPr>
        <w:fldChar w:fldCharType="separate"/>
      </w:r>
      <w:r w:rsidRPr="0051157A">
        <w:rPr>
          <w:rFonts w:ascii="Calibri" w:hAnsi="Calibri" w:cs="Calibri"/>
        </w:rPr>
        <w:t>(Silverman, 2011</w:t>
      </w:r>
      <w:r>
        <w:rPr>
          <w:rFonts w:ascii="Calibri" w:hAnsi="Calibri" w:cs="Calibri"/>
        </w:rPr>
        <w:t xml:space="preserve"> P9</w:t>
      </w:r>
      <w:r w:rsidRPr="0051157A">
        <w:rPr>
          <w:rFonts w:ascii="Calibri" w:hAnsi="Calibri" w:cs="Calibri"/>
        </w:rPr>
        <w:t>)</w:t>
      </w:r>
      <w:r>
        <w:rPr>
          <w:rFonts w:eastAsia="Times New Roman" w:cstheme="minorHAnsi"/>
          <w:lang w:eastAsia="en-GB"/>
        </w:rPr>
        <w:fldChar w:fldCharType="end"/>
      </w:r>
      <w:r>
        <w:rPr>
          <w:rFonts w:eastAsia="Times New Roman" w:cstheme="minorHAnsi"/>
          <w:lang w:eastAsia="en-GB"/>
        </w:rPr>
        <w:t xml:space="preserve">. In this case, the selected approach appears to be constructivist grounded theory (CGT) based. This is not explicitly stated but is inferred from the approach to thematic analysis. There is no discussion of other methodologies or why CGT was considered appropriate as compared to, </w:t>
      </w:r>
      <w:r>
        <w:rPr>
          <w:rFonts w:eastAsia="Times New Roman" w:cstheme="minorHAnsi"/>
          <w:lang w:eastAsia="en-GB"/>
        </w:rPr>
        <w:lastRenderedPageBreak/>
        <w:t xml:space="preserve">for example, understanding the nature and common experience of loneliness using an interpretive phenomenological approach </w:t>
      </w:r>
      <w:r>
        <w:rPr>
          <w:rFonts w:eastAsia="Times New Roman" w:cstheme="minorHAnsi"/>
          <w:lang w:eastAsia="en-GB"/>
        </w:rPr>
        <w:fldChar w:fldCharType="begin"/>
      </w:r>
      <w:r>
        <w:rPr>
          <w:rFonts w:eastAsia="Times New Roman" w:cstheme="minorHAnsi"/>
          <w:lang w:eastAsia="en-GB"/>
        </w:rPr>
        <w:instrText xml:space="preserve"> ADDIN ZOTERO_ITEM CSL_CITATION {"citationID":"OWF3mf6n","properties":{"formattedCitation":"(Van Manen, 1990)","plainCitation":"(Van Manen, 1990)","noteIndex":0},"citationItems":[{"id":582,"uris":["http://zotero.org/users/7392229/items/T9SHEFI7"],"itemData":{"id":582,"type":"book","collection-number":"Book, Whole","ISBN":"9780920354254","language":"English","publisher":"Althouse","title":"Researching lived experience: human science for an action sensitive pedagogy","URL":"https://go.exlibris.link/cjDyNjt4","author":[{"family":"Van Manen","given":"Max"}],"issued":{"date-parts":[["1990"]]}}}],"schema":"https://github.com/citation-style-language/schema/raw/master/csl-citation.json"} </w:instrText>
      </w:r>
      <w:r>
        <w:rPr>
          <w:rFonts w:eastAsia="Times New Roman" w:cstheme="minorHAnsi"/>
          <w:lang w:eastAsia="en-GB"/>
        </w:rPr>
        <w:fldChar w:fldCharType="separate"/>
      </w:r>
      <w:r w:rsidRPr="00D36B6A">
        <w:rPr>
          <w:rFonts w:ascii="Calibri" w:hAnsi="Calibri" w:cs="Calibri"/>
        </w:rPr>
        <w:t>(Van Manen, 1990)</w:t>
      </w:r>
      <w:r>
        <w:rPr>
          <w:rFonts w:eastAsia="Times New Roman" w:cstheme="minorHAnsi"/>
          <w:lang w:eastAsia="en-GB"/>
        </w:rPr>
        <w:fldChar w:fldCharType="end"/>
      </w:r>
      <w:r>
        <w:rPr>
          <w:rFonts w:eastAsia="Times New Roman" w:cstheme="minorHAnsi"/>
          <w:lang w:eastAsia="en-GB"/>
        </w:rPr>
        <w:t>. The decision to use an interview-based approach followed by thematic analysis may have simply been driven by pragmatism.</w:t>
      </w:r>
      <w:r>
        <w:rPr>
          <w:rFonts w:eastAsia="Times New Roman" w:cstheme="minorHAnsi"/>
          <w:lang w:eastAsia="en-GB"/>
        </w:rPr>
        <w:br/>
      </w:r>
    </w:p>
    <w:p w14:paraId="5EC2B67D" w14:textId="77777777" w:rsidR="0060262B" w:rsidRPr="00EE7CEB"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Is there a specific recruitment and sampling/case selection strategy?</w:t>
      </w:r>
      <w:r w:rsidRPr="00EE7CEB">
        <w:rPr>
          <w:rFonts w:eastAsia="Times New Roman" w:cstheme="minorHAnsi"/>
          <w:lang w:eastAsia="en-GB"/>
        </w:rPr>
        <w:br/>
      </w:r>
      <w:r w:rsidRPr="00EE7CEB">
        <w:rPr>
          <w:rFonts w:eastAsia="Times New Roman" w:cstheme="minorHAnsi"/>
          <w:lang w:eastAsia="en-GB"/>
        </w:rPr>
        <w:br/>
        <w:t xml:space="preserve">The Recruitment process identified a “sample universe”, inclusion strategy and  methodology for selecting cases </w:t>
      </w:r>
      <w:r w:rsidRPr="00EE7CEB">
        <w:rPr>
          <w:rFonts w:eastAsia="Times New Roman" w:cstheme="minorHAnsi"/>
          <w:lang w:eastAsia="en-GB"/>
        </w:rPr>
        <w:fldChar w:fldCharType="begin"/>
      </w:r>
      <w:r w:rsidRPr="00EE7CEB">
        <w:rPr>
          <w:rFonts w:eastAsia="Times New Roman" w:cstheme="minorHAnsi"/>
          <w:lang w:eastAsia="en-GB"/>
        </w:rPr>
        <w:instrText xml:space="preserve"> ADDIN ZOTERO_ITEM CSL_CITATION {"citationID":"8tI9rEV4","properties":{"formattedCitation":"(Luborsky and Rubinstein, 1995)","plainCitation":"(Luborsky and Rubinstein, 1995)","noteIndex":0},"citationItems":[{"id":546,"uris":["http://zotero.org/users/7392229/items/TVQ47IIW"],"itemData":{"id":546,"type":"article-journal","container-title":"Research on aging","ISSN":"0164-0275","issue":"1","journalAbbreviation":"Research on aging","note":"publisher: Sage Publications Sage CA: Thousand Oaks, CA","page":"89-113","title":"Sampling in qualitative research: Rationale, issues, and methods","volume":"17","author":[{"family":"Luborsky","given":"Mark R"},{"family":"Rubinstein","given":"Robert L"}],"issued":{"date-parts":[["1995"]]}}}],"schema":"https://github.com/citation-style-language/schema/raw/master/csl-citation.json"} </w:instrText>
      </w:r>
      <w:r w:rsidRPr="00EE7CEB">
        <w:rPr>
          <w:rFonts w:eastAsia="Times New Roman" w:cstheme="minorHAnsi"/>
          <w:lang w:eastAsia="en-GB"/>
        </w:rPr>
        <w:fldChar w:fldCharType="separate"/>
      </w:r>
      <w:r w:rsidRPr="00EE7CEB">
        <w:rPr>
          <w:rFonts w:ascii="Calibri" w:hAnsi="Calibri" w:cs="Calibri"/>
        </w:rPr>
        <w:t>(Luborsky and Rubinstein, 1995)</w:t>
      </w:r>
      <w:r w:rsidRPr="00EE7CEB">
        <w:rPr>
          <w:rFonts w:eastAsia="Times New Roman" w:cstheme="minorHAnsi"/>
          <w:lang w:eastAsia="en-GB"/>
        </w:rPr>
        <w:fldChar w:fldCharType="end"/>
      </w:r>
      <w:r w:rsidRPr="00EE7CEB">
        <w:rPr>
          <w:rFonts w:eastAsia="Times New Roman" w:cstheme="minorHAnsi"/>
          <w:lang w:eastAsia="en-GB"/>
        </w:rPr>
        <w:t xml:space="preserve">. It did not use the typical CGT theoretical sampling approach typical to CGT, where analysis of one set of data informs the selection of the next case. </w:t>
      </w:r>
      <w:r w:rsidRPr="00EE7CEB">
        <w:rPr>
          <w:rFonts w:eastAsia="Times New Roman" w:cstheme="minorHAnsi"/>
          <w:lang w:eastAsia="en-GB"/>
        </w:rPr>
        <w:fldChar w:fldCharType="begin"/>
      </w:r>
      <w:r w:rsidRPr="00EE7CEB">
        <w:rPr>
          <w:rFonts w:eastAsia="Times New Roman" w:cstheme="minorHAnsi"/>
          <w:lang w:eastAsia="en-GB"/>
        </w:rPr>
        <w:instrText xml:space="preserve"> ADDIN ZOTERO_ITEM CSL_CITATION {"citationID":"WmbvWac5","properties":{"formattedCitation":"(Charmaz, 2014)","plainCitation":"(Charmaz, 2014)","noteIndex":0},"citationItems":[{"id":449,"uris":["http://zotero.org/users/7392229/items/NT7CCADK"],"itemData":{"id":449,"type":"book","abstract":"Kathy Charmaz presents the definitive guide to doing grounded theory from a constructivist perspective. This second edition of her groundbreaking text retains the accessibility and warmth of the first edition whilst introducing cutting edge examples and practical tips. This expanded second edition: - explores how to effectively focus on data collection - demonstrates how to use data for theorizing - adds two new chapters that guide you through conducting and analysing interviews in grounded theory - adds a new chapter on symbolic interactionism and grounded theory - considers recent epistemological debates about the place of prior theory - discusses the legacy of Anselm Strauss for grounded theory. This is a seminal title for anyone serious about understanding and doing grounded theory research.","collection-number":"Book, Whole","edition":"2nd","ISBN":"1446297225","language":"English","publisher":"SAGE Publishing.1","title":"Constructing Grounded Theory","URL":"https://go.exlibris.link/716NMhxL","volume":"416 pages","author":[{"family":"Charmaz","given":"Kathleen C."}],"issued":{"date-parts":[["2014"]]}}}],"schema":"https://github.com/citation-style-language/schema/raw/master/csl-citation.json"} </w:instrText>
      </w:r>
      <w:r w:rsidRPr="00EE7CEB">
        <w:rPr>
          <w:rFonts w:eastAsia="Times New Roman" w:cstheme="minorHAnsi"/>
          <w:lang w:eastAsia="en-GB"/>
        </w:rPr>
        <w:fldChar w:fldCharType="separate"/>
      </w:r>
      <w:r w:rsidRPr="00EE7CEB">
        <w:rPr>
          <w:rFonts w:ascii="Calibri" w:hAnsi="Calibri" w:cs="Calibri"/>
        </w:rPr>
        <w:t>(Charmaz, 2014)</w:t>
      </w:r>
      <w:r w:rsidRPr="00EE7CEB">
        <w:rPr>
          <w:rFonts w:eastAsia="Times New Roman" w:cstheme="minorHAnsi"/>
          <w:lang w:eastAsia="en-GB"/>
        </w:rPr>
        <w:fldChar w:fldCharType="end"/>
      </w:r>
      <w:r w:rsidRPr="00EE7CEB">
        <w:rPr>
          <w:rFonts w:eastAsia="Times New Roman" w:cstheme="minorHAnsi"/>
          <w:lang w:eastAsia="en-GB"/>
        </w:rPr>
        <w:t xml:space="preserve">. Gatekeeper organisations were used to refer likely candidates, subsequently moderated by a researcher. Selection criteria were provided, but untrained recruiters may have effectively resulted in a form of convenience sampling </w:t>
      </w:r>
      <w:r w:rsidRPr="00EE7CEB">
        <w:rPr>
          <w:rFonts w:eastAsia="Times New Roman" w:cstheme="minorHAnsi"/>
          <w:lang w:eastAsia="en-GB"/>
        </w:rPr>
        <w:fldChar w:fldCharType="begin"/>
      </w:r>
      <w:r w:rsidRPr="00EE7CEB">
        <w:rPr>
          <w:rFonts w:eastAsia="Times New Roman" w:cstheme="minorHAnsi"/>
          <w:lang w:eastAsia="en-GB"/>
        </w:rPr>
        <w:instrText xml:space="preserve"> ADDIN ZOTERO_ITEM CSL_CITATION {"citationID":"BY7h6mba","properties":{"formattedCitation":"(Stratton, 2021)","plainCitation":"(Stratton, 2021)","noteIndex":0},"citationItems":[{"id":578,"uris":["http://zotero.org/users/7392229/items/2FZE5RMF"],"itemData":{"id":578,"type":"article-journal","abstract":"First is probability sampling in which each member of the target population has an equal probability of being selected as a study participant. Important to note is that with probability (random) sampling techniques, there is less risk of bias in the results of the research, and most important, statistical methods such as optimal sample size and sampling error as well as precision of results can be determined. Quota sampling is another form of non-probability sampling in which convenience sampling is layered onto a systematic population segmentation process (often done with “street” interviews in which people are profiled for characteristics that may fit the study objectives for participants).","container-title":"Prehospital and disaster medicine","DOI":"10.1017/S1049023X21000649","ISSN":"1049-023X","issue":"4","language":"English","note":"publisher-place: New York, USA\npublisher: Cambridge University Press","page":"373-374","title":"Population Research: Convenience Sampling Strategies","volume":"36","author":[{"family":"Stratton","given":"Samuel J."}],"issued":{"date-parts":[["2021"]]}}}],"schema":"https://github.com/citation-style-language/schema/raw/master/csl-citation.json"} </w:instrText>
      </w:r>
      <w:r w:rsidRPr="00EE7CEB">
        <w:rPr>
          <w:rFonts w:eastAsia="Times New Roman" w:cstheme="minorHAnsi"/>
          <w:lang w:eastAsia="en-GB"/>
        </w:rPr>
        <w:fldChar w:fldCharType="separate"/>
      </w:r>
      <w:r w:rsidRPr="00EE7CEB">
        <w:rPr>
          <w:rFonts w:ascii="Calibri" w:hAnsi="Calibri" w:cs="Calibri"/>
        </w:rPr>
        <w:t>(Stratton, 2021)</w:t>
      </w:r>
      <w:r w:rsidRPr="00EE7CEB">
        <w:rPr>
          <w:rFonts w:eastAsia="Times New Roman" w:cstheme="minorHAnsi"/>
          <w:lang w:eastAsia="en-GB"/>
        </w:rPr>
        <w:fldChar w:fldCharType="end"/>
      </w:r>
      <w:r w:rsidRPr="00EE7CEB">
        <w:rPr>
          <w:rFonts w:eastAsia="Times New Roman" w:cstheme="minorHAnsi"/>
          <w:lang w:eastAsia="en-GB"/>
        </w:rPr>
        <w:t xml:space="preserve">, resulting in poor research outcomes </w:t>
      </w:r>
      <w:r w:rsidRPr="00EE7CEB">
        <w:rPr>
          <w:rFonts w:eastAsia="Times New Roman" w:cstheme="minorHAnsi"/>
          <w:lang w:eastAsia="en-GB"/>
        </w:rPr>
        <w:fldChar w:fldCharType="begin"/>
      </w:r>
      <w:r w:rsidRPr="00EE7CEB">
        <w:rPr>
          <w:rFonts w:eastAsia="Times New Roman" w:cstheme="minorHAnsi"/>
          <w:lang w:eastAsia="en-GB"/>
        </w:rPr>
        <w:instrText xml:space="preserve"> ADDIN ZOTERO_ITEM CSL_CITATION {"citationID":"UQsJWIZT","properties":{"formattedCitation":"(Robinson, 2014)","plainCitation":"(Robinson, 2014)","noteIndex":0},"citationItems":[{"id":502,"uris":["http://zotero.org/users/7392229/items/F9IEGYYA"],"itemData":{"id":502,"type":"article-journal","abstract":"Sampling is central to the practice of qualitative methods, but compared with data collection and analysis its processes have been discussed relatively little. A four-point approach to sampling in qualitative interview-based research is presented and critically discussed in this article, which integrates theory and process for the following: (1) defining a sample universe, by way of specifying inclusion and exclusion criteria for potential participation; (2) deciding upon a sample size, through the conjoint consideration of epistemological and practical concerns; (3) selecting a sampling strategy, such as random sampling, convenience sampling, stratified sampling, cell sampling, quota sampling or a single-case selection strategy; and (4) sample sourcing, which includes matters of advertising, incentivising, avoidance of bias, and ethical concerns pertaining to informed consent. The extent to which these four concerns are met and made explicit in a qualitative study has implications for its coherence, transparency, impact and trustworthiness.;Sampling is central to the practice of qualitative methods, but compared with data collection and analysis its processes have been discussed relatively little. A four-point approach to sampling in qualitative interview-based research is presented and critically discussed in this article, which integrates theory and process for the following: (1) defining a sample universe, by way of specifying inclusion and exclusion criteria for potential participation; (2) deciding upon a sample size, through the conjoint consideration of epistemological and practical concerns; (3) selecting a sampling strategy, such as random sampling, convenience sampling, stratified sampling, cell sampling, quota sampling or a single-case selection strategy; and (4) sample sourcing, which includes matters of advertising, incentivising, avoidance of bias, and ethical concerns pertaining to informed consent. The extent to which these four concerns are met and made explicit in a qualitative study has implications for its coherence, transparency, impact and trustworthiness. [PUBLICATION ABSTRACT];","container-title":"Qualitative research in psychology","DOI":"10.1080/14780887.2013.801543","ISSN":"1478-0887","issue":"1","language":"English","note":"publisher-place: London\npublisher: Routledge","page":"25-41","title":"Sampling in Interview-Based Qualitative Research: A Theoretical and Practical Guide","volume":"11","author":[{"family":"Robinson","given":"Oliver C."}],"issued":{"date-parts":[["2014"]]}}}],"schema":"https://github.com/citation-style-language/schema/raw/master/csl-citation.json"} </w:instrText>
      </w:r>
      <w:r w:rsidRPr="00EE7CEB">
        <w:rPr>
          <w:rFonts w:eastAsia="Times New Roman" w:cstheme="minorHAnsi"/>
          <w:lang w:eastAsia="en-GB"/>
        </w:rPr>
        <w:fldChar w:fldCharType="separate"/>
      </w:r>
      <w:r w:rsidRPr="00EE7CEB">
        <w:rPr>
          <w:rFonts w:ascii="Calibri" w:hAnsi="Calibri" w:cs="Calibri"/>
        </w:rPr>
        <w:t>(Robinson, 2014)</w:t>
      </w:r>
      <w:r w:rsidRPr="00EE7CEB">
        <w:rPr>
          <w:rFonts w:eastAsia="Times New Roman" w:cstheme="minorHAnsi"/>
          <w:lang w:eastAsia="en-GB"/>
        </w:rPr>
        <w:fldChar w:fldCharType="end"/>
      </w:r>
      <w:r w:rsidRPr="00EE7CEB">
        <w:rPr>
          <w:rFonts w:eastAsia="Times New Roman" w:cstheme="minorHAnsi"/>
          <w:lang w:eastAsia="en-GB"/>
        </w:rPr>
        <w:t xml:space="preserve">. Purposive sampling using “information rich cases..” </w:t>
      </w:r>
      <w:r w:rsidRPr="00EE7CEB">
        <w:rPr>
          <w:rFonts w:eastAsia="Times New Roman" w:cstheme="minorHAnsi"/>
          <w:lang w:eastAsia="en-GB"/>
        </w:rPr>
        <w:fldChar w:fldCharType="begin"/>
      </w:r>
      <w:r w:rsidRPr="00EE7CEB">
        <w:rPr>
          <w:rFonts w:eastAsia="Times New Roman" w:cstheme="minorHAnsi"/>
          <w:lang w:eastAsia="en-GB"/>
        </w:rPr>
        <w:instrText xml:space="preserve"> ADDIN ZOTERO_ITEM CSL_CITATION {"citationID":"UEHLvgMY","properties":{"formattedCitation":"(Patton, 1990)","plainCitation":"(Patton, 1990)","noteIndex":0},"citationItems":[{"id":500,"uris":["http://zotero.org/users/7392229/items/RFF4J6GY"],"itemData":{"id":500,"type":"book","ISBN":"0-8039-3779-2","publisher":"SAGE Publications, inc","title":"Qualitative evaluation and research methods","author":[{"family":"Patton","given":"Michael Quinn"}],"issued":{"date-parts":[["1990"]]}}}],"schema":"https://github.com/citation-style-language/schema/raw/master/csl-citation.json"} </w:instrText>
      </w:r>
      <w:r w:rsidRPr="00EE7CEB">
        <w:rPr>
          <w:rFonts w:eastAsia="Times New Roman" w:cstheme="minorHAnsi"/>
          <w:lang w:eastAsia="en-GB"/>
        </w:rPr>
        <w:fldChar w:fldCharType="separate"/>
      </w:r>
      <w:r w:rsidRPr="00EE7CEB">
        <w:rPr>
          <w:rFonts w:ascii="Calibri" w:hAnsi="Calibri" w:cs="Calibri"/>
        </w:rPr>
        <w:t>(Patton, 1990)</w:t>
      </w:r>
      <w:r w:rsidRPr="00EE7CEB">
        <w:rPr>
          <w:rFonts w:eastAsia="Times New Roman" w:cstheme="minorHAnsi"/>
          <w:lang w:eastAsia="en-GB"/>
        </w:rPr>
        <w:fldChar w:fldCharType="end"/>
      </w:r>
      <w:r w:rsidRPr="00EE7CEB">
        <w:rPr>
          <w:rFonts w:eastAsia="Times New Roman" w:cstheme="minorHAnsi"/>
          <w:lang w:eastAsia="en-GB"/>
        </w:rPr>
        <w:t xml:space="preserve"> may have been a preferable approach. </w:t>
      </w:r>
    </w:p>
    <w:p w14:paraId="6EDFC4A1" w14:textId="77777777" w:rsidR="0060262B" w:rsidRDefault="0060262B" w:rsidP="00F378A5">
      <w:pPr>
        <w:spacing w:line="360" w:lineRule="auto"/>
        <w:ind w:left="360"/>
        <w:rPr>
          <w:rFonts w:eastAsia="Times New Roman" w:cstheme="minorHAnsi"/>
          <w:lang w:eastAsia="en-GB"/>
        </w:rPr>
      </w:pPr>
      <w:r>
        <w:rPr>
          <w:rFonts w:eastAsia="Times New Roman" w:cstheme="minorHAnsi"/>
          <w:lang w:eastAsia="en-GB"/>
        </w:rPr>
        <w:t xml:space="preserve">Half the male candidates declined to participate and approximately 1/3 of females failed the inclusion criteria. There is no discussion as to why this occurred or the possible impact. The study claims to be ethnically and socially diverse, but </w:t>
      </w:r>
      <w:proofErr w:type="gramStart"/>
      <w:r>
        <w:rPr>
          <w:rFonts w:eastAsia="Times New Roman" w:cstheme="minorHAnsi"/>
          <w:lang w:eastAsia="en-GB"/>
        </w:rPr>
        <w:t>the majority of</w:t>
      </w:r>
      <w:proofErr w:type="gramEnd"/>
      <w:r>
        <w:rPr>
          <w:rFonts w:eastAsia="Times New Roman" w:cstheme="minorHAnsi"/>
          <w:lang w:eastAsia="en-GB"/>
        </w:rPr>
        <w:t xml:space="preserve"> cases were white British calling this assertion into question.  An ideal study may have benefited from  maximum variation sampling to “cover the spectrum of positions and perspectives” </w:t>
      </w:r>
      <w:r>
        <w:rPr>
          <w:rFonts w:eastAsia="Times New Roman" w:cstheme="minorHAnsi"/>
          <w:lang w:eastAsia="en-GB"/>
        </w:rPr>
        <w:fldChar w:fldCharType="begin"/>
      </w:r>
      <w:r>
        <w:rPr>
          <w:rFonts w:eastAsia="Times New Roman" w:cstheme="minorHAnsi"/>
          <w:lang w:eastAsia="en-GB"/>
        </w:rPr>
        <w:instrText xml:space="preserve"> ADDIN ZOTERO_ITEM CSL_CITATION {"citationID":"O79wJzZ2","properties":{"formattedCitation":"(\\uc0\\u8216{}Maximum Variation Sampling\\uc0\\u8217{}, 2008)","plainCitation":"(‘Maximum Variation Sampling’, 2008)","noteIndex":0},"citationItems":[{"id":579,"uris":["http://zotero.org/users/7392229/items/2ZGTZMW9"],"itemData":{"id":579,"type":"article-journal","container-title":"The SAGE Encyclopedia of Qualitative Research Methods","ISSN":"9781412941631;1412941636;","issue":"Generic","language":"English","title":"Maximum Variation Sampling","URL":"https://go.exlibris.link/cDNk8qWz","issued":{"date-parts":[["2008"]]}}}],"schema":"https://github.com/citation-style-language/schema/raw/master/csl-citation.json"} </w:instrText>
      </w:r>
      <w:r>
        <w:rPr>
          <w:rFonts w:eastAsia="Times New Roman" w:cstheme="minorHAnsi"/>
          <w:lang w:eastAsia="en-GB"/>
        </w:rPr>
        <w:fldChar w:fldCharType="separate"/>
      </w:r>
      <w:r w:rsidRPr="008214F2">
        <w:rPr>
          <w:rFonts w:ascii="Calibri" w:hAnsi="Calibri" w:cs="Calibri"/>
          <w:szCs w:val="24"/>
        </w:rPr>
        <w:t>(‘Maximum Variation Sampling’, 2008)</w:t>
      </w:r>
      <w:r>
        <w:rPr>
          <w:rFonts w:eastAsia="Times New Roman" w:cstheme="minorHAnsi"/>
          <w:lang w:eastAsia="en-GB"/>
        </w:rPr>
        <w:fldChar w:fldCharType="end"/>
      </w:r>
      <w:r>
        <w:rPr>
          <w:rFonts w:eastAsia="Times New Roman" w:cstheme="minorHAnsi"/>
          <w:lang w:eastAsia="en-GB"/>
        </w:rPr>
        <w:t>, but there is no evidence that the researchers considered or tried to apply this.</w:t>
      </w:r>
    </w:p>
    <w:p w14:paraId="198751EC" w14:textId="77777777" w:rsidR="0060262B" w:rsidRPr="00017235"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Are data collection methods justified and does the data help answer the research questions?</w:t>
      </w:r>
      <w:r w:rsidRPr="002A422B">
        <w:rPr>
          <w:rFonts w:eastAsia="Times New Roman" w:cstheme="minorHAnsi"/>
          <w:b/>
          <w:bCs/>
          <w:lang w:eastAsia="en-GB"/>
        </w:rPr>
        <w:br/>
      </w:r>
      <w:r>
        <w:rPr>
          <w:rFonts w:eastAsia="Times New Roman" w:cstheme="minorHAnsi"/>
          <w:lang w:eastAsia="en-GB"/>
        </w:rPr>
        <w:br/>
        <w:t xml:space="preserve">Data collection was via individual semi structured interviews. No rationale is given for this choice and no discussion indicating if other methods were considered/discarded. Semi-structured interviews encourage reciprocity between interviewer and participant and work well with a grounded theory approach </w:t>
      </w:r>
      <w:r>
        <w:rPr>
          <w:rFonts w:eastAsia="Times New Roman" w:cstheme="minorHAnsi"/>
          <w:lang w:eastAsia="en-GB"/>
        </w:rPr>
        <w:fldChar w:fldCharType="begin"/>
      </w:r>
      <w:r>
        <w:rPr>
          <w:rFonts w:eastAsia="Times New Roman" w:cstheme="minorHAnsi"/>
          <w:lang w:eastAsia="en-GB"/>
        </w:rPr>
        <w:instrText xml:space="preserve"> ADDIN ZOTERO_ITEM CSL_CITATION {"citationID":"1S1Zak30","properties":{"formattedCitation":"(Lazar {\\i{}et al.}, 2016)","plainCitation":"(Lazar et al., 2016)","noteIndex":0},"citationItems":[{"id":594,"uris":["http://zotero.org/users/7392229/items/GJ5GFAF9"],"itemData":{"id":594,"type":"paper-conference","event":"International Conference The Future of Education, 6th edition, Florence, Italy","page":"240-244","title":"Strengths and limitations of quantitative research applied in the educational sciences","volume":"30","author":[{"family":"Lazar","given":"Iuliana"},{"family":"Faciu","given":"Maria-Ema"},{"family":"Mata","given":"Liliana"},{"family":"Lazar","given":"Gabriel"}],"issued":{"date-parts":[["2016"]]}}}],"schema":"https://github.com/citation-style-language/schema/raw/master/csl-citation.json"} </w:instrText>
      </w:r>
      <w:r>
        <w:rPr>
          <w:rFonts w:eastAsia="Times New Roman" w:cstheme="minorHAnsi"/>
          <w:lang w:eastAsia="en-GB"/>
        </w:rPr>
        <w:fldChar w:fldCharType="separate"/>
      </w:r>
      <w:r w:rsidRPr="00715FAF">
        <w:rPr>
          <w:rFonts w:ascii="Calibri" w:hAnsi="Calibri" w:cs="Calibri"/>
          <w:szCs w:val="24"/>
        </w:rPr>
        <w:t xml:space="preserve">(Lazar </w:t>
      </w:r>
      <w:r w:rsidRPr="00715FAF">
        <w:rPr>
          <w:rFonts w:ascii="Calibri" w:hAnsi="Calibri" w:cs="Calibri"/>
          <w:i/>
          <w:iCs/>
          <w:szCs w:val="24"/>
        </w:rPr>
        <w:t>et al.</w:t>
      </w:r>
      <w:r w:rsidRPr="00715FAF">
        <w:rPr>
          <w:rFonts w:ascii="Calibri" w:hAnsi="Calibri" w:cs="Calibri"/>
          <w:szCs w:val="24"/>
        </w:rPr>
        <w:t>, 2016)</w:t>
      </w:r>
      <w:r>
        <w:rPr>
          <w:rFonts w:eastAsia="Times New Roman" w:cstheme="minorHAnsi"/>
          <w:lang w:eastAsia="en-GB"/>
        </w:rPr>
        <w:fldChar w:fldCharType="end"/>
      </w:r>
      <w:r>
        <w:rPr>
          <w:rFonts w:eastAsia="Times New Roman" w:cstheme="minorHAnsi"/>
          <w:lang w:eastAsia="en-GB"/>
        </w:rPr>
        <w:t xml:space="preserve">. Interviews are good for developing “thick” descriptions </w:t>
      </w:r>
      <w:r>
        <w:rPr>
          <w:rFonts w:eastAsia="Times New Roman" w:cstheme="minorHAnsi"/>
          <w:lang w:eastAsia="en-GB"/>
        </w:rPr>
        <w:fldChar w:fldCharType="begin"/>
      </w:r>
      <w:r>
        <w:rPr>
          <w:rFonts w:eastAsia="Times New Roman" w:cstheme="minorHAnsi"/>
          <w:lang w:eastAsia="en-GB"/>
        </w:rPr>
        <w:instrText xml:space="preserve"> ADDIN ZOTERO_ITEM CSL_CITATION {"citationID":"5iKJblTv","properties":{"formattedCitation":"(Bourgeault, Dingwall and De Vries, 2010)","plainCitation":"(Bourgeault, Dingwall and De Vries, 2010)","dontUpdate":true,"noteIndex":0},"citationItems":[{"id":571,"uris":["http://zotero.org/users/7392229/items/MEBH6FHD"],"itemData":{"id":571,"type":"book","abstract":"This handbook provides a comprehensive and authoritative overview of qualitative research methods, specifically compiled for this market.;The Sage Handbook of Qualitative Methods in Health Research is a comprehensive and authoritative source on qualitative research methods.\n\nThe Handbook compiles accessible yet vigorous academic contributions by respected academics from the fast-growing field of qualitative methods in health research and consists of:\n\n- A series of case studies in the ways in which qualitative methods have contributed to the development of thinking in fields relevant to policy and practice in health care.\n\n- A section examining the main theoretical sources drawn on by qualitative researchers.\n\n- A section on specific techniques for the collection of data.\n\n- A section exploring issues relevant to the strategic place of qualitative research in health care environments.\n\nThe Sage Handbook of Qualitative Methods in Health Research is an invaluable source of reference for all students, researchers and practitioners with a background in the health professions or health sciences.;","collection-number":"Book, Whole","event-place":"London","ISBN":"9781446248461","language":"English","publisher":"SAGE","publisher-place":"London","title":"The SAGE handbook of qualitative methods in health research","URL":"https://go.exlibris.link/GWhRGCQZ","author":[{"family":"Bourgeault","given":"Ivy Lynn"},{"family":"Dingwall","given":"Robert"},{"family":"De Vries","given":"Raymond G."}],"issued":{"date-parts":[["2010"]]}}}],"schema":"https://github.com/citation-style-language/schema/raw/master/csl-citation.json"} </w:instrText>
      </w:r>
      <w:r>
        <w:rPr>
          <w:rFonts w:eastAsia="Times New Roman" w:cstheme="minorHAnsi"/>
          <w:lang w:eastAsia="en-GB"/>
        </w:rPr>
        <w:fldChar w:fldCharType="separate"/>
      </w:r>
      <w:r w:rsidRPr="00B74C52">
        <w:rPr>
          <w:rFonts w:ascii="Calibri" w:hAnsi="Calibri" w:cs="Calibri"/>
        </w:rPr>
        <w:t>(Bourgeault, Dingwall and De Vries, 2010</w:t>
      </w:r>
      <w:r>
        <w:rPr>
          <w:rFonts w:ascii="Calibri" w:hAnsi="Calibri" w:cs="Calibri"/>
        </w:rPr>
        <w:t xml:space="preserve"> P308</w:t>
      </w:r>
      <w:r w:rsidRPr="00B74C52">
        <w:rPr>
          <w:rFonts w:ascii="Calibri" w:hAnsi="Calibri" w:cs="Calibri"/>
        </w:rPr>
        <w:t>)</w:t>
      </w:r>
      <w:r>
        <w:rPr>
          <w:rFonts w:eastAsia="Times New Roman" w:cstheme="minorHAnsi"/>
          <w:lang w:eastAsia="en-GB"/>
        </w:rPr>
        <w:fldChar w:fldCharType="end"/>
      </w:r>
      <w:r>
        <w:rPr>
          <w:rFonts w:eastAsia="Times New Roman" w:cstheme="minorHAnsi"/>
          <w:lang w:eastAsia="en-GB"/>
        </w:rPr>
        <w:t xml:space="preserve">. </w:t>
      </w:r>
      <w:r>
        <w:t>Given the lack of engagement inherent in the study group, it is unlikely that any data gathering method using group or prolonged interaction would have been accepted by the participants. Therefore, the 1:2:1 interview seems to be an appropriate choice of method.</w:t>
      </w:r>
    </w:p>
    <w:p w14:paraId="775E80E8" w14:textId="77777777" w:rsidR="0060262B" w:rsidRDefault="0060262B" w:rsidP="00F378A5">
      <w:pPr>
        <w:pStyle w:val="ListParagraph"/>
        <w:spacing w:line="360" w:lineRule="auto"/>
      </w:pPr>
    </w:p>
    <w:p w14:paraId="7F842AA1" w14:textId="77777777" w:rsidR="0060262B" w:rsidRDefault="0060262B" w:rsidP="00F378A5">
      <w:pPr>
        <w:pStyle w:val="ListParagraph"/>
        <w:spacing w:line="360" w:lineRule="auto"/>
        <w:ind w:left="284"/>
      </w:pPr>
      <w:r>
        <w:lastRenderedPageBreak/>
        <w:t xml:space="preserve">Interviews were carried out by a single interviewer. This could be beneficial, only introducing one interviewer’s world view into the process </w:t>
      </w:r>
      <w:r>
        <w:fldChar w:fldCharType="begin"/>
      </w:r>
      <w:r>
        <w:instrText xml:space="preserve"> ADDIN ZOTERO_ITEM CSL_CITATION {"citationID":"QDCbjApY","properties":{"formattedCitation":"(Matteson and Lincoln, 2009)","plainCitation":"(Matteson and Lincoln, 2009)","noteIndex":0},"citationItems":[{"id":585,"uris":["http://zotero.org/users/7392229/items/4DBCSZYV"],"itemData":{"id":585,"type":"article-journal","abstract":"This study considered the methodological implications of a qualitative study that involved two research practitioners as interviewers, one male and one female, who conducted semistructured cognitive interviews with middle school students. During the reading and analysis of interview transcriptions, differences were noted between the interviewers' interactions with the students. Ethic of care behaviors noted by Hayes, Ryan, and Zseller were evident in the interviews. Data analysis found differences in the frequency of both positive and negative ethic of care behaviors exhibited by each interview and possibly influenced by gender. Implications for the methodological designs of studies involving semistructured cognitive interviews conducted by multiple researchers are discussed.;This study considered the methodological implications of a qualitative study that involved two research practitioners as interviewers, one male and one female, who conducted semistructured cognitive interviews with middle school students. During the reading and analysis of interview transcriptions, differences were noted between the interviewers' interactions with the students. Ethic of care behaviors noted by Hayes, Ryan, and Zseller were evident in the interviews. Data analysis found differences in the frequency of both positive and negative ethic of care behaviors exhibited by each interview and possibly influenced by gender. Implications for the methodological designs of studies involving semistructured cognitive interviews conducted by multiple researchers are discussed. Reprinted by permission of Sage Publications, Inc.;This study considered the methodological implications of a qualitative study that involved two research practitioners as interviewers, one male and one female, who conducted semistructured cognitive interviews with middle school students. During the reading and analysis of interview transcriptions, differences were noted between the interviewers' interactions with the students. Ethic of care behaviors noted by Hayes, Ryan, and Zseller were evident in the interviews. Data analysis found differences in the frequency of both positive and negative ethic of care behaviors exhibited by each interview and possibly influenced by gender. Implications for the methodological designs of studies involving semistructured cognitive interviews conducted by multiple researchers are discussed. (Contains 2 figures and 2 notes.);","container-title":"Qualitative inquiry","DOI":"10.1177/1077800408330233","ISSN":"1077-8004","issue":"4","language":"English","note":"publisher-place: Los Angeles, CA\npublisher: SAGE Publications","page":"659-674","title":"Using Multiple Interviewers in Qualitative Research Studies: The Influence of Ethic of Care Behaviors in Research Interview Settings","volume":"15","author":[{"family":"Matteson","given":"Shirley M."},{"family":"Lincoln","given":"Yvonna S."}],"issued":{"date-parts":[["2009"]]}}}],"schema":"https://github.com/citation-style-language/schema/raw/master/csl-citation.json"} </w:instrText>
      </w:r>
      <w:r>
        <w:fldChar w:fldCharType="separate"/>
      </w:r>
      <w:r w:rsidRPr="00B806EF">
        <w:rPr>
          <w:rFonts w:ascii="Calibri" w:hAnsi="Calibri" w:cs="Calibri"/>
        </w:rPr>
        <w:t>(Matteson and Lincoln, 2009)</w:t>
      </w:r>
      <w:r>
        <w:fldChar w:fldCharType="end"/>
      </w:r>
      <w:r>
        <w:t xml:space="preserve">. Interviews were of a significant length, indicating that a reasonable depth of discussion took place. </w:t>
      </w:r>
    </w:p>
    <w:p w14:paraId="0C64677D" w14:textId="77777777" w:rsidR="0060262B" w:rsidRDefault="0060262B" w:rsidP="00F378A5">
      <w:pPr>
        <w:pStyle w:val="ListParagraph"/>
        <w:spacing w:line="360" w:lineRule="auto"/>
        <w:ind w:left="284"/>
      </w:pPr>
    </w:p>
    <w:p w14:paraId="02E2E9C6" w14:textId="77777777" w:rsidR="0060262B" w:rsidRDefault="0060262B" w:rsidP="00F378A5">
      <w:pPr>
        <w:pStyle w:val="ListParagraph"/>
        <w:spacing w:line="360" w:lineRule="auto"/>
        <w:ind w:left="284"/>
      </w:pPr>
      <w:r>
        <w:t>Demographic data and measures to assess loneliness, social interaction, and depression were gathered at interview. No rationale is provided to justify this, and it seems strange that the same data was not used at the sampling stage.</w:t>
      </w:r>
      <w:r>
        <w:br/>
      </w:r>
      <w:r>
        <w:br/>
      </w:r>
    </w:p>
    <w:p w14:paraId="562F0FB8"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Is there a clear description of how data was analysed and represented in the findings?</w:t>
      </w:r>
      <w:r>
        <w:rPr>
          <w:rFonts w:eastAsia="Times New Roman" w:cstheme="minorHAnsi"/>
          <w:lang w:eastAsia="en-GB"/>
        </w:rPr>
        <w:br/>
      </w:r>
      <w:r>
        <w:rPr>
          <w:rFonts w:eastAsia="Times New Roman" w:cstheme="minorHAnsi"/>
          <w:lang w:eastAsia="en-GB"/>
        </w:rPr>
        <w:br/>
        <w:t xml:space="preserve">Thematic analysis was undertaken using a Constructivist Grounded Theory (CGT) approach. CGT assumes avoidance of preconceptions and develops theories which grow solely from a description of the data </w:t>
      </w:r>
      <w:r>
        <w:rPr>
          <w:rFonts w:eastAsia="Times New Roman" w:cstheme="minorHAnsi"/>
          <w:lang w:eastAsia="en-GB"/>
        </w:rPr>
        <w:fldChar w:fldCharType="begin"/>
      </w:r>
      <w:r>
        <w:rPr>
          <w:rFonts w:eastAsia="Times New Roman" w:cstheme="minorHAnsi"/>
          <w:lang w:eastAsia="en-GB"/>
        </w:rPr>
        <w:instrText xml:space="preserve"> ADDIN ZOTERO_ITEM CSL_CITATION {"citationID":"uB2Jbs2j","properties":{"formattedCitation":"(McClean {\\i{}et al.}, 2020)","plainCitation":"(McClean et al., 2020)","noteIndex":0},"citationItems":[{"id":403,"uris":["http://zotero.org/users/7392229/items/WFHUJXVB"],"itemData":{"id":403,"type":"book","collection-number":"Book, Whole","event-place":"Los Angeles","ISBN":"9781526430014","language":"English","publisher":"SAGE","publisher-place":"Los Angeles","title":"Research methods for public health","URL":"https://go.exlibris.link/YjjH4GBd","author":[{"family":"McClean","given":"Stuart"},{"family":"Bray","given":"Isabelle"},{"family":"De Viggiani","given":"Nick"},{"family":"Bird","given":"Emma"},{"family":"Pilkington","given":"Paul Andrew"}],"issued":{"date-parts":[["2020"]]}}}],"schema":"https://github.com/citation-style-language/schema/raw/master/csl-citation.json"} </w:instrText>
      </w:r>
      <w:r>
        <w:rPr>
          <w:rFonts w:eastAsia="Times New Roman" w:cstheme="minorHAnsi"/>
          <w:lang w:eastAsia="en-GB"/>
        </w:rPr>
        <w:fldChar w:fldCharType="separate"/>
      </w:r>
      <w:r w:rsidRPr="000270AE">
        <w:rPr>
          <w:rFonts w:ascii="Calibri" w:hAnsi="Calibri" w:cs="Calibri"/>
          <w:szCs w:val="24"/>
        </w:rPr>
        <w:t xml:space="preserve">(McClean </w:t>
      </w:r>
      <w:r w:rsidRPr="000270AE">
        <w:rPr>
          <w:rFonts w:ascii="Calibri" w:hAnsi="Calibri" w:cs="Calibri"/>
          <w:i/>
          <w:iCs/>
          <w:szCs w:val="24"/>
        </w:rPr>
        <w:t>et al.</w:t>
      </w:r>
      <w:r w:rsidRPr="000270AE">
        <w:rPr>
          <w:rFonts w:ascii="Calibri" w:hAnsi="Calibri" w:cs="Calibri"/>
          <w:szCs w:val="24"/>
        </w:rPr>
        <w:t>, 2020)</w:t>
      </w:r>
      <w:r>
        <w:rPr>
          <w:rFonts w:eastAsia="Times New Roman" w:cstheme="minorHAnsi"/>
          <w:lang w:eastAsia="en-GB"/>
        </w:rPr>
        <w:fldChar w:fldCharType="end"/>
      </w:r>
      <w:r>
        <w:rPr>
          <w:rFonts w:eastAsia="Times New Roman" w:cstheme="minorHAnsi"/>
          <w:lang w:eastAsia="en-GB"/>
        </w:rPr>
        <w:t xml:space="preserve">. Several issues in the paper call into question </w:t>
      </w:r>
      <w:proofErr w:type="gramStart"/>
      <w:r>
        <w:rPr>
          <w:rFonts w:eastAsia="Times New Roman" w:cstheme="minorHAnsi"/>
          <w:lang w:eastAsia="en-GB"/>
        </w:rPr>
        <w:t>the  validity</w:t>
      </w:r>
      <w:proofErr w:type="gramEnd"/>
      <w:r>
        <w:rPr>
          <w:rFonts w:eastAsia="Times New Roman" w:cstheme="minorHAnsi"/>
          <w:lang w:eastAsia="en-GB"/>
        </w:rPr>
        <w:t xml:space="preserve"> of approach and raise questions as the way CGT was used in the study. </w:t>
      </w:r>
    </w:p>
    <w:p w14:paraId="667AE7ED" w14:textId="77777777" w:rsidR="0060262B" w:rsidRDefault="0060262B" w:rsidP="00F378A5">
      <w:pPr>
        <w:pStyle w:val="ListParagraph"/>
        <w:spacing w:line="360" w:lineRule="auto"/>
        <w:rPr>
          <w:rFonts w:eastAsia="Times New Roman" w:cstheme="minorHAnsi"/>
          <w:lang w:eastAsia="en-GB"/>
        </w:rPr>
      </w:pPr>
    </w:p>
    <w:p w14:paraId="14205707"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 xml:space="preserve">The paper describes coding in the light of existing published research and known barriers, implying preconception and prejudgement. It refers to “coding all data that held relevance to the research questions”, implying data was excluded from coding, potentially resulting in “cherry picking” </w:t>
      </w:r>
      <w:r>
        <w:rPr>
          <w:rFonts w:eastAsia="Times New Roman" w:cstheme="minorHAnsi"/>
          <w:lang w:eastAsia="en-GB"/>
        </w:rPr>
        <w:fldChar w:fldCharType="begin"/>
      </w:r>
      <w:r>
        <w:rPr>
          <w:rFonts w:eastAsia="Times New Roman" w:cstheme="minorHAnsi"/>
          <w:lang w:eastAsia="en-GB"/>
        </w:rPr>
        <w:instrText xml:space="preserve"> ADDIN ZOTERO_ITEM CSL_CITATION {"citationID":"4Rd2hXvw","properties":{"formattedCitation":"(Morse, 2010)","plainCitation":"(Morse, 2010)","noteIndex":0},"citationItems":[{"id":528,"uris":["http://zotero.org/users/7392229/items/XA8YZ7VW"],"itemData":{"id":528,"type":"article-journal","container-title":"Qualitative health research","DOI":"10.1177/1049732309354285","ISSN":"1049-7323","issue":"1","language":"English","note":"publisher-place: Los Angeles, CA\npublisher: SAGE Publications","page":"3-3","title":"“Cherry Picking”: Writing From Thin Data","volume":"20","author":[{"family":"Morse","given":"Janice M."}],"issued":{"date-parts":[["2010"]]}}}],"schema":"https://github.com/citation-style-language/schema/raw/master/csl-citation.json"} </w:instrText>
      </w:r>
      <w:r>
        <w:rPr>
          <w:rFonts w:eastAsia="Times New Roman" w:cstheme="minorHAnsi"/>
          <w:lang w:eastAsia="en-GB"/>
        </w:rPr>
        <w:fldChar w:fldCharType="separate"/>
      </w:r>
      <w:r w:rsidRPr="00927D59">
        <w:rPr>
          <w:rFonts w:ascii="Calibri" w:hAnsi="Calibri" w:cs="Calibri"/>
        </w:rPr>
        <w:t>(Morse, 2010)</w:t>
      </w:r>
      <w:r>
        <w:rPr>
          <w:rFonts w:eastAsia="Times New Roman" w:cstheme="minorHAnsi"/>
          <w:lang w:eastAsia="en-GB"/>
        </w:rPr>
        <w:fldChar w:fldCharType="end"/>
      </w:r>
      <w:r>
        <w:rPr>
          <w:rFonts w:eastAsia="Times New Roman" w:cstheme="minorHAnsi"/>
          <w:lang w:eastAsia="en-GB"/>
        </w:rPr>
        <w:t xml:space="preserve">. </w:t>
      </w:r>
      <w:r>
        <w:rPr>
          <w:rFonts w:eastAsia="Times New Roman" w:cstheme="minorHAnsi"/>
          <w:lang w:eastAsia="en-GB"/>
        </w:rPr>
        <w:br/>
      </w:r>
      <w:r>
        <w:rPr>
          <w:rFonts w:eastAsia="Times New Roman" w:cstheme="minorHAnsi"/>
          <w:lang w:eastAsia="en-GB"/>
        </w:rPr>
        <w:br/>
      </w:r>
      <w:r w:rsidRPr="002A422B">
        <w:rPr>
          <w:rFonts w:eastAsia="Times New Roman" w:cstheme="minorHAnsi"/>
          <w:lang w:eastAsia="en-GB"/>
        </w:rPr>
        <w:t xml:space="preserve">Coding by a single researcher could result in reduced theoretical sensitivity, </w:t>
      </w:r>
      <w:r w:rsidRPr="002A422B">
        <w:rPr>
          <w:rFonts w:eastAsia="Times New Roman" w:cstheme="minorHAnsi"/>
          <w:lang w:eastAsia="en-GB"/>
        </w:rPr>
        <w:fldChar w:fldCharType="begin"/>
      </w:r>
      <w:r w:rsidRPr="002A422B">
        <w:rPr>
          <w:rFonts w:eastAsia="Times New Roman" w:cstheme="minorHAnsi"/>
          <w:lang w:eastAsia="en-GB"/>
        </w:rPr>
        <w:instrText xml:space="preserve"> ADDIN ZOTERO_ITEM CSL_CITATION {"citationID":"fxOtV6TH","properties":{"formattedCitation":"(Judith A. Holton, 2010)","plainCitation":"(Judith A. Holton, 2010)","noteIndex":0},"citationItems":[{"id":523,"uris":["http://zotero.org/users/7392229/items/THGF74P5"],"itemData":{"id":523,"type":"article-journal","abstract":"Coding is the core process in classic grounded theory methodology. It is through coding that the conceptual abstraction of data and its reintegration as theory takes place. There are two types of coding in a classic grounded theory study: substantive coding, which includes both open and selective coding procedures, and theoretical coding. In substantive coding, the researcher works with the data directly, fracturing and analysing it, initially through open coding for the emergence of a core category and related concepts and then subsequently through theoretical sampling and selective coding of data to theoretically saturate the core and related concepts. Theoretical saturation is achieved through constant comparison of incidents (indicators) in the data to elicit the properties and dimensions of each category (code). This constant comparing of incidents continues until the process yields the interchangeability of indicators, meaning that no new properties or dimensions are emerging from continued coding and comparison. At this point, the concepts have achieved theoretical saturation and the theorist shifts attention to exploring the emergent fit of potential theoretical codes that enable the conceptual integration of the core and related concepts to produce hypotheses that account for relationships between the concepts thereby explaining the latent pattern of social behaviour that forms the basis of the emergent theory. The coding of data in grounded theory occurs in conjunction with analysis through a process of conceptual memoing, capturing the theorist’s ideation of the emerging theory. Memoing occurs initially at the substantive coding level and proceeds to higher levels of conceptual abstraction as coding proceeds to theoretical saturation and the theorist begins to explore conceptual reintegration through theoretical coding.","container-title":"The grounded theory review","ISSN":"1556-1542","issue":"1","language":"English","note":"publisher: Sociology Press","title":"The Coding Process and Its Challenges","URL":"https://go.exlibris.link/2kVZRF06","volume":"9","author":[{"family":"Judith A. Holton","given":"Ph D."}],"issued":{"date-parts":[["2010"]]}}}],"schema":"https://github.com/citation-style-language/schema/raw/master/csl-citation.json"} </w:instrText>
      </w:r>
      <w:r w:rsidRPr="002A422B">
        <w:rPr>
          <w:rFonts w:eastAsia="Times New Roman" w:cstheme="minorHAnsi"/>
          <w:lang w:eastAsia="en-GB"/>
        </w:rPr>
        <w:fldChar w:fldCharType="separate"/>
      </w:r>
      <w:r w:rsidRPr="002A422B">
        <w:rPr>
          <w:rFonts w:ascii="Calibri" w:hAnsi="Calibri" w:cs="Calibri"/>
        </w:rPr>
        <w:t>(Judith A. Holton, 2010)</w:t>
      </w:r>
      <w:r w:rsidRPr="002A422B">
        <w:rPr>
          <w:rFonts w:eastAsia="Times New Roman" w:cstheme="minorHAnsi"/>
          <w:lang w:eastAsia="en-GB"/>
        </w:rPr>
        <w:fldChar w:fldCharType="end"/>
      </w:r>
      <w:r w:rsidRPr="002A422B">
        <w:rPr>
          <w:rFonts w:eastAsia="Times New Roman" w:cstheme="minorHAnsi"/>
          <w:lang w:eastAsia="en-GB"/>
        </w:rPr>
        <w:t xml:space="preserve"> and all researchers having similar professional backgrounds potentially limits broader perception and analysis. Iterative coding during the study is an essential part of theoretical sampling methods usually associated with grounded theory </w:t>
      </w:r>
      <w:r w:rsidRPr="002A422B">
        <w:rPr>
          <w:rFonts w:eastAsia="Times New Roman" w:cstheme="minorHAnsi"/>
          <w:lang w:eastAsia="en-GB"/>
        </w:rPr>
        <w:fldChar w:fldCharType="begin"/>
      </w:r>
      <w:r w:rsidRPr="002A422B">
        <w:rPr>
          <w:rFonts w:eastAsia="Times New Roman" w:cstheme="minorHAnsi"/>
          <w:lang w:eastAsia="en-GB"/>
        </w:rPr>
        <w:instrText xml:space="preserve"> ADDIN ZOTERO_ITEM CSL_CITATION {"citationID":"Bh8Z57qj","properties":{"formattedCitation":"(McCrae and Purssell, 2016)","plainCitation":"(McCrae and Purssell, 2016)","noteIndex":0},"citationItems":[{"id":524,"uris":["http://zotero.org/users/7392229/items/8H65XZHH"],"itemData":{"id":524,"type":"article-journal","abstract":"Background\n\nGrounded theory is a distinct method of qualitative research, where core features are theoretical sampling and constant comparative analysis. However, inconsistent application of these activities has been observed in published studies.\n\nAim\n\nThis review assessed the use of theoretical sampling in grounded theory studies in nursing journals.\n\nDesign\n\nAn adapted systematic review was conducted.\n\nMethod\n\nThree leading nursing journals (2010–2014) were searched for studies stating grounded theory as the method. Sampling was assessed using a concise rating tool.\n\nResults\n\nA high proportion (86%) of the 134 articles described an iterative process of data collection and analysis. However, half of the studies did not demonstrate theoretical sampling, with many studies declaring or indicating a purposive sampling approach throughout.\n\nConclusion\n\nSpecific reporting guidelines for grounded theory studies should be developed to ensure that study reports describe an iterative process of fieldwork and theoretical development.;BACKGROUNDGrounded theory is a distinct method of qualitative research, where core features are theoretical sampling and constant comparative analysis. However, inconsistent application of these activities has been observed in published studies.AIMThis review assessed the use of theoretical sampling in grounded theory studies in nursing journals.DESIGNAn adapted systematic review was conducted.METHODThree leading nursing journals (2010-2014) were searched for studies stating grounded theory as the method. Sampling was assessed using a concise rating tool.RESULTSA high proportion (86%) of the 134 articles described an iterative process of data collection and analysis. However, half of the studies did not demonstrate theoretical sampling, with many studies declaring or indicating a purposive sampling approach throughout.CONCLUSIONSpecific reporting guidelines for grounded theory studies should be developed to ensure that study reports describe an iterative process of fieldwork and theoretical development.;Byline: Niall McCrae, Edward Purssell Keywords: grounded theory; nursing research; qualitative research; research methods; theoretical sampling Background Grounded theory is a distinct method of qualitative research, where core features are theoretical sampling and constant comparative analysis. However, inconsistent application of these activities has been observed in published studies. Aim This review assessed the use of theoretical sampling in grounded theory studies in nursing journals. Design An adapted systematic review was conducted. Method Three leading nursing journals (2010-2014) were searched for studies stating grounded theory as the method. Sampling was assessed using a concise rating tool. Results A high proportion (86%) of the 134 articles described an iterative process of data collection and analysis. However, half of the studies did not demonstrate theoretical sampling, with many studies declaring or indicating a purposive sampling approach throughout. Conclusion Specific reporting guidelines for grounded theory studies should be developed to ensure that study reports describe an iterative process of fieldwork and theoretical development.;Background Grounded theory is a distinct method of qualitative research, where core features are theoretical sampling and constant comparative analysis. However, inconsistent application of these activities has been observed in published studies. Aim This review assessed the use of theoretical sampling in grounded theory studies in nursing journals. Design An adapted systematic review was conducted. Method Three leading nursing journals (2010-2014) were searched for studies stating grounded theory as the method. Sampling was assessed using a concise rating tool. Results A high proportion (86%) of the 134 articles described an iterative process of data collection and analysis. However, half of the studies did not demonstrate theoretical sampling, with many studies declaring or indicating a purposive sampling approach throughout. Conclusion Specific reporting guidelines for grounded theory studies should be developed to ensure that study reports describe an iterative process of fieldwork and theoretical development.;Grounded theory is a distinct method of qualitative research, where core features are theoretical sampling and constant comparative analysis. However, inconsistent application of these activities has been observed in published studies.\n\nThis review assessed the use of theoretical sampling in grounded theory studies in nursing journals.\n\nAn adapted systematic review was conducted.\n\nThree leading nursing journals (2010-2014) were searched for studies stating grounded theory as the method. Sampling was assessed using a concise rating tool.\n\nA high proportion (86%) of the 134 articles described an iterative process of data collection and analysis. However, half of the studies did not demonstrate theoretical sampling, with many studies declaring or indicating a purposive sampling approach throughout.\n\nSpecific reporting guidelines for grounded theory studies should be developed to ensure that study reports describe an iterative process of fieldwork and theoretical development.;Background. Grounded theory is a distinct method of qualitative research, where core features are theoretical sampling and constant comparative analysis. However, inconsistent application of these activities has been observed in published studies. Aim. This review assessed the use of theoretical sampling in grounded theory studies in nursing journals. Design. An adapted systematic review was conducted. Method. Three leading nursing journals (2010-2014) were searched for studies stating grounded theory as the method. Sampling was assessed using a concise rating tool. Results. A high proportion (86%) of the 134 articles described an iterative process of data collection and analysis. However, half of the studies did not demonstrate theoretical sampling, with many studies declaring or indicating a purposive sampling approach throughout. Conclusion. Specific reporting guidelines for grounded theory studies should be developed to ensure that study reports describe an iterative process of fieldwork and theoretical development. References;","container-title":"Journal of advanced nursing","DOI":"10.1111/jan.12986","ISSN":"0309-2402","issue":"10","language":"English","note":"publisher-place: England\npublisher: Blackwell Publishing Ltd","page":"2284-2293","title":"Is it really theoretical? A review of sampling in grounded theory studies in nursing journals","volume":"72","author":[{"family":"McCrae","given":"Niall"},{"family":"Purssell","given":"Edward"}],"issued":{"date-parts":[["2016"]]}}}],"schema":"https://github.com/citation-style-language/schema/raw/master/csl-citation.json"} </w:instrText>
      </w:r>
      <w:r w:rsidRPr="002A422B">
        <w:rPr>
          <w:rFonts w:eastAsia="Times New Roman" w:cstheme="minorHAnsi"/>
          <w:lang w:eastAsia="en-GB"/>
        </w:rPr>
        <w:fldChar w:fldCharType="separate"/>
      </w:r>
      <w:r w:rsidRPr="002A422B">
        <w:rPr>
          <w:rFonts w:ascii="Calibri" w:hAnsi="Calibri" w:cs="Calibri"/>
        </w:rPr>
        <w:t>(McCrae and Purssell, 2016)</w:t>
      </w:r>
      <w:r w:rsidRPr="002A422B">
        <w:rPr>
          <w:rFonts w:eastAsia="Times New Roman" w:cstheme="minorHAnsi"/>
          <w:lang w:eastAsia="en-GB"/>
        </w:rPr>
        <w:fldChar w:fldCharType="end"/>
      </w:r>
      <w:r w:rsidRPr="002A422B">
        <w:rPr>
          <w:rFonts w:eastAsia="Times New Roman" w:cstheme="minorHAnsi"/>
          <w:lang w:eastAsia="en-GB"/>
        </w:rPr>
        <w:t xml:space="preserve"> but that does not appear to have been undertaken for his study and deviant cases are not considered even though they are important for testing theory development in CGT </w:t>
      </w:r>
      <w:r w:rsidRPr="002A422B">
        <w:rPr>
          <w:rFonts w:eastAsia="Times New Roman" w:cstheme="minorHAnsi"/>
          <w:lang w:eastAsia="en-GB"/>
        </w:rPr>
        <w:fldChar w:fldCharType="begin"/>
      </w:r>
      <w:r w:rsidRPr="002A422B">
        <w:rPr>
          <w:rFonts w:eastAsia="Times New Roman" w:cstheme="minorHAnsi"/>
          <w:lang w:eastAsia="en-GB"/>
        </w:rPr>
        <w:instrText xml:space="preserve"> ADDIN ZOTERO_ITEM CSL_CITATION {"citationID":"lZF21JPQ","properties":{"formattedCitation":"(Pope, Ziebland and Mays, 2000)","plainCitation":"(Pope, Ziebland and Mays, 2000)","noteIndex":0},"citationItems":[{"id":598,"uris":["http://zotero.org/users/7392229/items/9A85NVRU"],"itemData":{"id":598,"type":"article-journal","container-title":"BMJ. British medical journal (Clinical research ed.)","DOI":"10.1136/bmj.320.7227.114","ISSN":"0959-8138","issue":"7227","language":"English","note":"publisher-place: England\npublisher: British Medical Association","page":"114-116","title":"Qualitative Research in Health Care: Analysing Qualitative Data","volume":"320","author":[{"family":"Pope","given":"C."},{"family":"Ziebland","given":"S."},{"family":"Mays","given":"N."}],"issued":{"date-parts":[["2000"]]}}}],"schema":"https://github.com/citation-style-language/schema/raw/master/csl-citation.json"} </w:instrText>
      </w:r>
      <w:r w:rsidRPr="002A422B">
        <w:rPr>
          <w:rFonts w:eastAsia="Times New Roman" w:cstheme="minorHAnsi"/>
          <w:lang w:eastAsia="en-GB"/>
        </w:rPr>
        <w:fldChar w:fldCharType="separate"/>
      </w:r>
      <w:r w:rsidRPr="002A422B">
        <w:rPr>
          <w:rFonts w:ascii="Calibri" w:hAnsi="Calibri" w:cs="Calibri"/>
        </w:rPr>
        <w:t>(Pope, Ziebland and Mays, 2000)</w:t>
      </w:r>
      <w:r w:rsidRPr="002A422B">
        <w:rPr>
          <w:rFonts w:eastAsia="Times New Roman" w:cstheme="minorHAnsi"/>
          <w:lang w:eastAsia="en-GB"/>
        </w:rPr>
        <w:fldChar w:fldCharType="end"/>
      </w:r>
      <w:r w:rsidRPr="002A422B">
        <w:rPr>
          <w:rFonts w:eastAsia="Times New Roman" w:cstheme="minorHAnsi"/>
          <w:lang w:eastAsia="en-GB"/>
        </w:rPr>
        <w:t>.</w:t>
      </w:r>
      <w:r w:rsidRPr="002A422B">
        <w:rPr>
          <w:rFonts w:eastAsia="Times New Roman" w:cstheme="minorHAnsi"/>
          <w:lang w:eastAsia="en-GB"/>
        </w:rPr>
        <w:br/>
      </w:r>
    </w:p>
    <w:p w14:paraId="37B7588C" w14:textId="77777777" w:rsidR="0060262B" w:rsidRDefault="0060262B" w:rsidP="00F378A5">
      <w:pPr>
        <w:pStyle w:val="ListParagraph"/>
        <w:spacing w:line="360" w:lineRule="auto"/>
        <w:ind w:left="284"/>
        <w:rPr>
          <w:rFonts w:eastAsia="Times New Roman" w:cstheme="minorHAnsi"/>
          <w:lang w:eastAsia="en-GB"/>
        </w:rPr>
      </w:pPr>
    </w:p>
    <w:p w14:paraId="0FCCC4C2" w14:textId="77777777" w:rsidR="0060262B" w:rsidRPr="002A422B" w:rsidRDefault="0060262B" w:rsidP="00F378A5">
      <w:pPr>
        <w:pStyle w:val="ListParagraph"/>
        <w:numPr>
          <w:ilvl w:val="0"/>
          <w:numId w:val="1"/>
        </w:numPr>
        <w:spacing w:line="360" w:lineRule="auto"/>
        <w:ind w:left="284"/>
        <w:rPr>
          <w:rFonts w:eastAsia="Times New Roman" w:cstheme="minorHAnsi"/>
          <w:b/>
          <w:bCs/>
          <w:lang w:eastAsia="en-GB"/>
        </w:rPr>
      </w:pPr>
      <w:r w:rsidRPr="002A422B">
        <w:rPr>
          <w:rFonts w:eastAsia="Times New Roman" w:cstheme="minorHAnsi"/>
          <w:b/>
          <w:bCs/>
          <w:lang w:eastAsia="en-GB"/>
        </w:rPr>
        <w:t>Has the relationship between researcher and participants been adequately considered? Is there a statement locating the researcher culturally or theoretically?</w:t>
      </w:r>
    </w:p>
    <w:p w14:paraId="3DA50E68" w14:textId="77777777" w:rsidR="0060262B" w:rsidRDefault="0060262B" w:rsidP="00F378A5">
      <w:pPr>
        <w:pStyle w:val="ListParagraph"/>
        <w:spacing w:after="0" w:line="360" w:lineRule="auto"/>
        <w:rPr>
          <w:rFonts w:eastAsia="Times New Roman" w:cstheme="minorHAnsi"/>
          <w:lang w:eastAsia="en-GB"/>
        </w:rPr>
      </w:pPr>
    </w:p>
    <w:p w14:paraId="00269403"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lastRenderedPageBreak/>
        <w:t xml:space="preserve">The paper appears to reflect with the voice of the participants using quotes linked to themes and clusters. However, the decision on what material should be included clearly places power in the researchers’ hands </w:t>
      </w:r>
      <w:r>
        <w:rPr>
          <w:rFonts w:eastAsia="Times New Roman" w:cstheme="minorHAnsi"/>
          <w:lang w:eastAsia="en-GB"/>
        </w:rPr>
        <w:fldChar w:fldCharType="begin"/>
      </w:r>
      <w:r>
        <w:rPr>
          <w:rFonts w:eastAsia="Times New Roman" w:cstheme="minorHAnsi"/>
          <w:lang w:eastAsia="en-GB"/>
        </w:rPr>
        <w:instrText xml:space="preserve"> ADDIN ZOTERO_ITEM CSL_CITATION {"citationID":"kfpLwt1x","properties":{"formattedCitation":"(R\\uc0\\u229{}heim {\\i{}et al.}, 2016)","plainCitation":"(Råheim et al., 2016)","noteIndex":0},"citationItems":[{"id":599,"uris":["http://zotero.org/users/7392229/items/XZMGPMRE"],"itemData":{"id":599,"type":"article-journal","abstract":"The researcher role is highly debated in qualitative research. This article concerns the researcher-researched relationship.\n\nA group of health science researchers anchored in various qualitative research traditions gathered in reflective group discussions over a period of two years.\n\nEfforts to establish an anti-authoritarian relationship between researcher and researched, negotiation of who actually \"rules\" the research agenda, and experiences of shifts in \"inferior\" and \"superior\" knowledge positions emerged as central and intertwined themes throughout the discussions. The dual role as both insider and outsider, characteristic of qualitative approaches, seemed to lead to power relations and researcher vulnerability which manifested in tangible ways.\n\nShifting positions and vulnerability surfaced in various ways in the projects. They nonetheless indicated a number of similar experiences which can shed light on the researcher-researched relationship. These issues could benefit from further discussion in the qualitative health research literature.;The researcher role is highly debated in qualitative research. This article concerns the researcher-researched relationship. A group of health science researchers anchored in various qualitative research traditions gathered in reflective group discussions over a period of two years. Efforts to establish an anti-authoritarian relationship between researcher and researched, negotiation of who actually \"rules\" the research agenda, and experiences of shifts in \"inferior\" and \"superior\" knowledge positions emerged as central and intertwined themes throughout the discussions. The dual role as both insider and outsider, characteristic of qualitative approaches, seemed to lead to power relations and researcher vulnerability which manifested in tangible ways. Shifting positions and vulnerability surfaced in various ways in the projects. They nonetheless indicated a number of similar experiences which can shed light on the researcher-researched relationship. These issues could benefit from further discussion in the qualitative health research literature.;Background: The researcher role is highly debated in qualitative research. This article concerns the researcher-researched relationship. Methods: A group of health science researchers anchored in various qualitative research traditions gathered in reflective group discussions over a period of two years. Results: Efforts to establish an anti-authoritarian relationship between researcher and researched, negotiation of who actually “rules” the research agenda, and experiences of shifts in “inferior” and “superior” knowledge positions emerged as central and intertwined themes throughout the discussions. The dual role as both insider and outsider, characteristic of qualitative approaches, seemed to lead to power relations and researcher vulnerability which manifested in tangible ways. Conclusion: Shifting positions and vulnerability surfaced in various ways in the projects. They nonetheless indicated a number of similar experiences which can shed light on the researcher-researched relationship. These issues could benefit from further discussion in the qualitative health research literature.;BACKGROUNDThe researcher role is highly debated in qualitative research. This article concerns the researcher-researched relationship.METHODSA group of health science researchers anchored in various qualitative research traditions gathered in reflective group discussions over a period of two years.RESULTSEfforts to establish an anti-authoritarian relationship between researcher and researched, negotiation of who actually \"rules\" the research agenda, and experiences of shifts in \"inferior\" and \"superior\" knowledge positions emerged as central and intertwined themes throughout the discussions. The dual role as both insider and outsider, characteristic of qualitative approaches, seemed to lead to power relations and researcher vulnerability which manifested in tangible ways.CONCLUSIONShifting positions and vulnerability surfaced in various ways in the projects. They nonetheless indicated a number of similar experiences which can shed light on the researcher-researched relationship. These issues could benefit from further discussion in the qualitative health research literature.;","container-title":"International journal of qualitative studies on health and well-being","DOI":"10.3402/qhw.v11.30996","ISSN":"1748-2631;1748-2623;","issue":"1","language":"English","note":"publisher-place: United States\npublisher: Taylor &amp; Francis","page":"30996-12","title":"Researcher-researched relationship in qualitative research: Shifts in positions and researcher vulnerability","volume":"11","author":[{"family":"Råheim","given":"Målfrid"},{"family":"Magnussen","given":"Liv Heide"},{"family":"Sekse","given":"Ragnhild Johanne Tveit"},{"family":"Lunde","given":"Åshild"},{"family":"Jacobsen","given":"Torild"},{"family":"Blystad","given":"Astrid"}],"issued":{"date-parts":[["2016"]]}}}],"schema":"https://github.com/citation-style-language/schema/raw/master/csl-citation.json"} </w:instrText>
      </w:r>
      <w:r>
        <w:rPr>
          <w:rFonts w:eastAsia="Times New Roman" w:cstheme="minorHAnsi"/>
          <w:lang w:eastAsia="en-GB"/>
        </w:rPr>
        <w:fldChar w:fldCharType="separate"/>
      </w:r>
      <w:r w:rsidRPr="00374795">
        <w:rPr>
          <w:rFonts w:eastAsia="Times New Roman" w:cstheme="minorHAnsi"/>
          <w:lang w:eastAsia="en-GB"/>
        </w:rPr>
        <w:t>(Råheim et al., 2016)</w:t>
      </w:r>
      <w:r>
        <w:rPr>
          <w:rFonts w:eastAsia="Times New Roman" w:cstheme="minorHAnsi"/>
          <w:lang w:eastAsia="en-GB"/>
        </w:rPr>
        <w:fldChar w:fldCharType="end"/>
      </w:r>
      <w:r>
        <w:rPr>
          <w:rFonts w:eastAsia="Times New Roman" w:cstheme="minorHAnsi"/>
          <w:lang w:eastAsia="en-GB"/>
        </w:rPr>
        <w:t xml:space="preserve">. All of the researchers are clinical psychologists, with an interest in older people and ageism, potentially imposing an pre-existing frame on the analysis, and introducing potential bias </w:t>
      </w:r>
      <w:r>
        <w:rPr>
          <w:rFonts w:eastAsia="Times New Roman" w:cstheme="minorHAnsi"/>
          <w:lang w:eastAsia="en-GB"/>
        </w:rPr>
        <w:fldChar w:fldCharType="begin"/>
      </w:r>
      <w:r>
        <w:rPr>
          <w:rFonts w:eastAsia="Times New Roman" w:cstheme="minorHAnsi"/>
          <w:lang w:eastAsia="en-GB"/>
        </w:rPr>
        <w:instrText xml:space="preserve"> ADDIN ZOTERO_ITEM CSL_CITATION {"citationID":"zumQcLZU","properties":{"formattedCitation":"(Crotty, 1998)","plainCitation":"(Crotty, 1998)","noteIndex":0},"citationItems":[{"id":600,"uris":["http://zotero.org/users/7392229/items/JL5WXXLJ"],"itemData":{"id":600,"type":"book","collection-number":"Book, Whole","event-place":"London","ISBN":"9780761961062","language":"English","publisher":"SAGE","publisher-place":"London","title":"The foundations of social research: meaning and perspective in the research process","URL":"https://go.exlibris.link/VpBZJgMM","author":[{"family":"Crotty","given":"Michael"}],"issued":{"date-parts":[["1998"]]}}}],"schema":"https://github.com/citation-style-language/schema/raw/master/csl-citation.json"} </w:instrText>
      </w:r>
      <w:r>
        <w:rPr>
          <w:rFonts w:eastAsia="Times New Roman" w:cstheme="minorHAnsi"/>
          <w:lang w:eastAsia="en-GB"/>
        </w:rPr>
        <w:fldChar w:fldCharType="separate"/>
      </w:r>
      <w:r w:rsidRPr="00374795">
        <w:rPr>
          <w:rFonts w:eastAsia="Times New Roman" w:cstheme="minorHAnsi"/>
          <w:lang w:eastAsia="en-GB"/>
        </w:rPr>
        <w:t>(Crotty, 1998)</w:t>
      </w:r>
      <w:r>
        <w:rPr>
          <w:rFonts w:eastAsia="Times New Roman" w:cstheme="minorHAnsi"/>
          <w:lang w:eastAsia="en-GB"/>
        </w:rPr>
        <w:fldChar w:fldCharType="end"/>
      </w:r>
      <w:r>
        <w:rPr>
          <w:rFonts w:eastAsia="Times New Roman" w:cstheme="minorHAnsi"/>
          <w:lang w:eastAsia="en-GB"/>
        </w:rPr>
        <w:t xml:space="preserve">. This is particularly important as the researcher is considered the primary research instrument in qualitative studies </w:t>
      </w:r>
      <w:r>
        <w:rPr>
          <w:rFonts w:eastAsia="Times New Roman" w:cstheme="minorHAnsi"/>
          <w:lang w:eastAsia="en-GB"/>
        </w:rPr>
        <w:fldChar w:fldCharType="begin"/>
      </w:r>
      <w:r>
        <w:rPr>
          <w:rFonts w:eastAsia="Times New Roman" w:cstheme="minorHAnsi"/>
          <w:lang w:eastAsia="en-GB"/>
        </w:rPr>
        <w:instrText xml:space="preserve"> ADDIN ZOTERO_ITEM CSL_CITATION {"citationID":"xX3AhvSu","properties":{"formattedCitation":"(Xu and Storr, 2015)","plainCitation":"(Xu and Storr, 2015)","noteIndex":0},"citationItems":[{"id":602,"uris":["http://zotero.org/users/7392229/items/25QXMLSE"],"itemData":{"id":602,"type":"article-journal","abstract":"The authors describe the process whereby a student with a background in economics was guided to understand the central role in qualitative research of the researcher as instrument. The instructor designed a three-part mock research project designed to provide experiential knowledge of the enterprise of qualitative research. Students, as neophyte qualitative researchers, were guided to develop a sophisticated understanding of the necessity for congruence between the ontological and epistemological philosophical underpinnings of the research question, data collection techniques, and analysis. An example of the trail of analytic decisions one student made during analysis is included to show the complexity of qualitative analysis and interpretation.","container-title":"Qualitative report","DOI":"10.46743/2160-3715/2012.1768","ISSN":"1052-0147","issue":"Journal Article","language":"English","title":"Learning the Concept of Researcher as Instrument in Qualitative Research","URL":"https://go.exlibris.link/CsQXr3qp","author":[{"family":"Xu","given":"Mengxuan"},{"family":"Storr","given":"Gail"}],"issued":{"date-parts":[["2015"]]}}}],"schema":"https://github.com/citation-style-language/schema/raw/master/csl-citation.json"} </w:instrText>
      </w:r>
      <w:r>
        <w:rPr>
          <w:rFonts w:eastAsia="Times New Roman" w:cstheme="minorHAnsi"/>
          <w:lang w:eastAsia="en-GB"/>
        </w:rPr>
        <w:fldChar w:fldCharType="separate"/>
      </w:r>
      <w:r w:rsidRPr="00374795">
        <w:rPr>
          <w:rFonts w:eastAsia="Times New Roman" w:cstheme="minorHAnsi"/>
          <w:lang w:eastAsia="en-GB"/>
        </w:rPr>
        <w:t>(Xu and Storr, 2015)</w:t>
      </w:r>
      <w:r>
        <w:rPr>
          <w:rFonts w:eastAsia="Times New Roman" w:cstheme="minorHAnsi"/>
          <w:lang w:eastAsia="en-GB"/>
        </w:rPr>
        <w:fldChar w:fldCharType="end"/>
      </w:r>
      <w:r>
        <w:rPr>
          <w:rFonts w:eastAsia="Times New Roman" w:cstheme="minorHAnsi"/>
          <w:lang w:eastAsia="en-GB"/>
        </w:rPr>
        <w:t>.</w:t>
      </w:r>
    </w:p>
    <w:p w14:paraId="6308DD9A" w14:textId="77777777" w:rsidR="0060262B" w:rsidRDefault="0060262B" w:rsidP="00F378A5">
      <w:pPr>
        <w:pStyle w:val="ListParagraph"/>
        <w:spacing w:line="360" w:lineRule="auto"/>
        <w:ind w:left="284"/>
        <w:rPr>
          <w:rFonts w:eastAsia="Times New Roman" w:cstheme="minorHAnsi"/>
          <w:lang w:eastAsia="en-GB"/>
        </w:rPr>
      </w:pPr>
    </w:p>
    <w:p w14:paraId="662A44B8"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The quality assurance paragraph refers to avoiding of bias, a reflexive stance, transparency, and a team-based approach. This is not supported by the predominantly single person managed transcribing and selective coding of material.</w:t>
      </w:r>
    </w:p>
    <w:p w14:paraId="7E9B4505" w14:textId="42187342"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 xml:space="preserve">Recruitment was controlled by a single researcher with no explanation given for exclusion criteria. This makes difficult to be sure that potential participants were not unfairly excluded from the study. </w:t>
      </w:r>
    </w:p>
    <w:p w14:paraId="3F0A74A2" w14:textId="77777777" w:rsidR="00F378A5" w:rsidRDefault="00F378A5" w:rsidP="00F378A5">
      <w:pPr>
        <w:pStyle w:val="ListParagraph"/>
        <w:spacing w:line="360" w:lineRule="auto"/>
        <w:ind w:left="284"/>
        <w:rPr>
          <w:rFonts w:eastAsia="Times New Roman" w:cstheme="minorHAnsi"/>
          <w:lang w:eastAsia="en-GB"/>
        </w:rPr>
      </w:pPr>
    </w:p>
    <w:p w14:paraId="25B3CC86"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There is no evidence the reflective stance resulted in any significant changes to the initial research protocol, The only mention is in the analysis section where the paper mentions “minor adjustments where appropriate”</w:t>
      </w:r>
    </w:p>
    <w:p w14:paraId="7DBA0652" w14:textId="77777777" w:rsidR="0060262B" w:rsidRDefault="0060262B" w:rsidP="00F378A5">
      <w:pPr>
        <w:pStyle w:val="ListParagraph"/>
        <w:spacing w:line="360" w:lineRule="auto"/>
        <w:ind w:left="284"/>
        <w:rPr>
          <w:rFonts w:eastAsia="Times New Roman" w:cstheme="minorHAnsi"/>
          <w:lang w:eastAsia="en-GB"/>
        </w:rPr>
      </w:pPr>
    </w:p>
    <w:p w14:paraId="6491693B"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Are participants, and their voices, adequately represented?</w:t>
      </w:r>
      <w:r>
        <w:rPr>
          <w:rFonts w:eastAsia="Times New Roman" w:cstheme="minorHAnsi"/>
          <w:lang w:eastAsia="en-GB"/>
        </w:rPr>
        <w:br/>
      </w:r>
      <w:r>
        <w:rPr>
          <w:rFonts w:eastAsia="Times New Roman" w:cstheme="minorHAnsi"/>
          <w:lang w:eastAsia="en-GB"/>
        </w:rPr>
        <w:br/>
      </w:r>
      <w:r w:rsidRPr="00BC6BE5">
        <w:rPr>
          <w:rFonts w:eastAsia="Times New Roman" w:cstheme="minorHAnsi"/>
          <w:lang w:eastAsia="en-GB"/>
        </w:rPr>
        <w:t>The study</w:t>
      </w:r>
      <w:r>
        <w:rPr>
          <w:rFonts w:eastAsia="Times New Roman" w:cstheme="minorHAnsi"/>
          <w:lang w:eastAsia="en-GB"/>
        </w:rPr>
        <w:t xml:space="preserve"> attempts to represent the participants voice by using individual quotes and developing a list of social identities.  Using quotes is the “gold standard” to underpin the themes identified </w:t>
      </w:r>
      <w:r>
        <w:rPr>
          <w:rFonts w:eastAsia="Times New Roman" w:cstheme="minorHAnsi"/>
          <w:lang w:eastAsia="en-GB"/>
        </w:rPr>
        <w:fldChar w:fldCharType="begin"/>
      </w:r>
      <w:r>
        <w:rPr>
          <w:rFonts w:eastAsia="Times New Roman" w:cstheme="minorHAnsi"/>
          <w:lang w:eastAsia="en-GB"/>
        </w:rPr>
        <w:instrText xml:space="preserve"> ADDIN ZOTERO_ITEM CSL_CITATION {"citationID":"ezrjKHzN","properties":{"formattedCitation":"(Brown, 2010)","plainCitation":"(Brown, 2010)","noteIndex":0},"citationItems":[{"id":527,"uris":["http://zotero.org/users/7392229/items/9UDRYSDU"],"itemData":{"id":527,"type":"article-journal","abstract":"The article discusses the findings of interviews with researchers who use qualitative methods in social research contracts with public sector clients. Issues arising in research projects in relation to understandings of, and implementation of, qualitative methods are discussed. Researchers' reasons for choosing qualitative methods, conceptions of quality in qualitative research, and how they believe qualitative methods are perceived and used by commissioners are considered. There is great diversity between researchers in their level of confidence in using qualitative methods and their commitment to particular philosophical positions in social science. There is widespread disillusionment with the processes whereby qualitative work is reduced in quality by pressures towards quasi-quantification and superficiality. Particularly where a previous occupational identity instils greater confidence, there is also evidence of hidden resistances of researchers committed to a view of qualitative work as emancipatory and requiring of epistemological integrity. Reprinted by permission of Sage Publications Ltd;The article discusses the findings of interviews with researchers who use qualitative methods in social research contracts with public sector clients. Issues arising in research projects in relation to understandings of, and implementation of, qualitative methods are discussed. Researchers’ reasons for choosing qualitative methods, conceptions of quality in qualitative research, and how they believe qualitative methods are perceived and used by commissioners are considered. There is great diversity between researchers in their level of confidence in using qualitative methods and their commitment to particular philosophical positions in social science. There is widespread disillusionment with the processes whereby qualitative work is reduced in quality by pressures towards quasi-quantification and superficiality. Particularly where a previous occupational identity instils greater confidence, there is also evidence of hidden resistances of researchers committed to a view of qualitative work as emancipatory and requiring of epistemological integrity.;","container-title":"Qualitative research : QR","DOI":"10.1177/1468794109356743","ISSN":"1468-7941","issue":"2","language":"English","note":"publisher-place: London, England\npublisher: SAGE Publications","page":"229-248","title":"Qualitative method and compromise in applied social research","volume":"10","author":[{"family":"Brown","given":"Alison P."}],"issued":{"date-parts":[["2010"]]}}}],"schema":"https://github.com/citation-style-language/schema/raw/master/csl-citation.json"} </w:instrText>
      </w:r>
      <w:r>
        <w:rPr>
          <w:rFonts w:eastAsia="Times New Roman" w:cstheme="minorHAnsi"/>
          <w:lang w:eastAsia="en-GB"/>
        </w:rPr>
        <w:fldChar w:fldCharType="separate"/>
      </w:r>
      <w:r w:rsidRPr="00093B28">
        <w:rPr>
          <w:rFonts w:ascii="Calibri" w:hAnsi="Calibri" w:cs="Calibri"/>
        </w:rPr>
        <w:t>(Brown, 2010)</w:t>
      </w:r>
      <w:r>
        <w:rPr>
          <w:rFonts w:eastAsia="Times New Roman" w:cstheme="minorHAnsi"/>
          <w:lang w:eastAsia="en-GB"/>
        </w:rPr>
        <w:fldChar w:fldCharType="end"/>
      </w:r>
      <w:r>
        <w:rPr>
          <w:rFonts w:eastAsia="Times New Roman" w:cstheme="minorHAnsi"/>
          <w:lang w:eastAsia="en-GB"/>
        </w:rPr>
        <w:t xml:space="preserve">. However, the study focusses on some participants more than others. P5,9 and 11 for example have 5 mentions whilst P6 has 1 and P13 no quotes at all. It can be assumed that the researcher chose key quotes to support findings from the study but further information on why quotes were chosen would have improved transparency and confidence in the results </w:t>
      </w:r>
      <w:r>
        <w:rPr>
          <w:rFonts w:eastAsia="Times New Roman" w:cstheme="minorHAnsi"/>
          <w:lang w:eastAsia="en-GB"/>
        </w:rPr>
        <w:fldChar w:fldCharType="begin"/>
      </w:r>
      <w:r>
        <w:rPr>
          <w:rFonts w:eastAsia="Times New Roman" w:cstheme="minorHAnsi"/>
          <w:lang w:eastAsia="en-GB"/>
        </w:rPr>
        <w:instrText xml:space="preserve"> ADDIN ZOTERO_ITEM CSL_CITATION {"citationID":"HZhLARVq","properties":{"formattedCitation":"(Eldh, \\uc0\\u197{}restedt and Berter\\uc0\\u246{}, 2020)","plainCitation":"(Eldh, Årestedt and Berterö, 2020)","noteIndex":0},"citationItems":[{"id":525,"uris":["http://zotero.org/users/7392229/items/9ZEY8AXM"],"itemData":{"id":525,"type":"article-journal","abstract":"Qualitative studies are often found to be accompanied by quotations from interviews or similar data sources. As with any methodological tradition, it is essential to critically explore the general principle of including quotations in scientific papers: what is the purpose and justification for including quotations? Are there standards and, in that case, what are they and what are their scientific positioning? This paper presents an overview of the somewhat diverse guidance found in the literature in reference to the representation of quotations. Yet, both students and scholars use a variety of approaches to quote from their data, ranging from presenting numerous, extensive, and/or comprehensive quotations throughout the results section to the reporting of a few particular quotations to illustrate certain aspects of the findings only. While their function may be described, scientific reasoning for using quotations is scarce. Along with an overview of the scientific background and options for including quotations in qualitative studies, we discuss the consequences of the different epistemological and methodological aspects found in the literature. In conclusion, we argue that there are incentives for promoting a more deliberate employment of references from data; deriving from the human sciences tradition, a corresponding epistemological stance would suggest that quotations preferably apply for illustrating the analysis process and/or findings, while the idea that quotations can be employed to validate findings has limited support. Further critical examination of the application of and justification for including quotations in the reporting of qualitative studies is needed among researchers, journal editors and reviewers.","container-title":"International journal of qualitative methods","DOI":"10.1177/1609406920969268","ISSN":"1609-4069","issue":"Journal Article","language":"English","note":"publisher-place: Los Angeles, CA\npublisher: SAGE Publications","page":"1","title":"Quotations in Qualitative Studies: Reflections on Constituents, Custom, and Purpose","volume":"19","author":[{"family":"Eldh","given":"Ann Catrine"},{"family":"Årestedt","given":"Liselott"},{"family":"Berterö","given":"Carina"}],"issued":{"date-parts":[["2020"]]}}}],"schema":"https://github.com/citation-style-language/schema/raw/master/csl-citation.json"} </w:instrText>
      </w:r>
      <w:r>
        <w:rPr>
          <w:rFonts w:eastAsia="Times New Roman" w:cstheme="minorHAnsi"/>
          <w:lang w:eastAsia="en-GB"/>
        </w:rPr>
        <w:fldChar w:fldCharType="separate"/>
      </w:r>
      <w:r w:rsidRPr="00163C8F">
        <w:rPr>
          <w:rFonts w:ascii="Calibri" w:hAnsi="Calibri" w:cs="Calibri"/>
          <w:szCs w:val="24"/>
        </w:rPr>
        <w:t>(Eldh, Årestedt and Berterö, 2020)</w:t>
      </w:r>
      <w:r>
        <w:rPr>
          <w:rFonts w:eastAsia="Times New Roman" w:cstheme="minorHAnsi"/>
          <w:lang w:eastAsia="en-GB"/>
        </w:rPr>
        <w:fldChar w:fldCharType="end"/>
      </w:r>
      <w:r>
        <w:rPr>
          <w:rFonts w:eastAsia="Times New Roman" w:cstheme="minorHAnsi"/>
          <w:lang w:eastAsia="en-GB"/>
        </w:rPr>
        <w:t xml:space="preserve">. </w:t>
      </w:r>
    </w:p>
    <w:p w14:paraId="397ED693" w14:textId="77777777" w:rsidR="0060262B" w:rsidRDefault="0060262B" w:rsidP="00F378A5">
      <w:pPr>
        <w:pStyle w:val="ListParagraph"/>
        <w:spacing w:line="360" w:lineRule="auto"/>
        <w:rPr>
          <w:rFonts w:eastAsia="Times New Roman" w:cstheme="minorHAnsi"/>
          <w:lang w:eastAsia="en-GB"/>
        </w:rPr>
      </w:pPr>
    </w:p>
    <w:p w14:paraId="51FA8C95" w14:textId="77777777" w:rsidR="0060262B" w:rsidRDefault="0060262B" w:rsidP="00F378A5">
      <w:pPr>
        <w:spacing w:after="0" w:line="360" w:lineRule="auto"/>
        <w:ind w:left="284"/>
        <w:rPr>
          <w:rFonts w:eastAsia="Times New Roman" w:cstheme="minorHAnsi"/>
          <w:lang w:eastAsia="en-GB"/>
        </w:rPr>
      </w:pPr>
      <w:r w:rsidRPr="002A422B">
        <w:rPr>
          <w:rFonts w:eastAsia="Times New Roman" w:cstheme="minorHAnsi"/>
          <w:lang w:eastAsia="en-GB"/>
        </w:rPr>
        <w:t xml:space="preserve">Coding identified 14 and 4 clusters, </w:t>
      </w:r>
      <w:proofErr w:type="gramStart"/>
      <w:r w:rsidRPr="002A422B">
        <w:rPr>
          <w:rFonts w:eastAsia="Times New Roman" w:cstheme="minorHAnsi"/>
          <w:lang w:eastAsia="en-GB"/>
        </w:rPr>
        <w:t>illustrated</w:t>
      </w:r>
      <w:proofErr w:type="gramEnd"/>
      <w:r w:rsidRPr="002A422B">
        <w:rPr>
          <w:rFonts w:eastAsia="Times New Roman" w:cstheme="minorHAnsi"/>
          <w:lang w:eastAsia="en-GB"/>
        </w:rPr>
        <w:t xml:space="preserve"> and supported using quotes from the participants. This approach represents good practice </w:t>
      </w:r>
      <w:r w:rsidRPr="002A422B">
        <w:rPr>
          <w:rFonts w:eastAsia="Times New Roman" w:cstheme="minorHAnsi"/>
          <w:lang w:eastAsia="en-GB"/>
        </w:rPr>
        <w:fldChar w:fldCharType="begin"/>
      </w:r>
      <w:r w:rsidRPr="002A422B">
        <w:rPr>
          <w:rFonts w:eastAsia="Times New Roman" w:cstheme="minorHAnsi"/>
          <w:lang w:eastAsia="en-GB"/>
        </w:rPr>
        <w:instrText xml:space="preserve"> ADDIN ZOTERO_ITEM CSL_CITATION {"citationID":"XFSId191","properties":{"formattedCitation":"(Thornberg and Charmaz, 2013)","plainCitation":"(Thornberg and Charmaz, 2013)","noteIndex":0},"citationItems":[{"id":596,"uris":["http://zotero.org/users/7392229/items/ARUHHZCF"],"itemData":{"id":596,"type":"article-journal","container-title":"The SAGE Handbook of Qualitative Data Analysis","ISSN":"1446208982;9781446208984;","issue":"Generic","language":"English","page":"169-169","title":"Grounded Theory and Theoretical Coding","author":[{"family":"Thornberg","given":"Robert"},{"family":"Charmaz","given":"Kathy"}],"issued":{"date-parts":[["2013"]],"season":"2014"}}}],"schema":"https://github.com/citation-style-language/schema/raw/master/csl-citation.json"} </w:instrText>
      </w:r>
      <w:r w:rsidRPr="002A422B">
        <w:rPr>
          <w:rFonts w:eastAsia="Times New Roman" w:cstheme="minorHAnsi"/>
          <w:lang w:eastAsia="en-GB"/>
        </w:rPr>
        <w:fldChar w:fldCharType="separate"/>
      </w:r>
      <w:r w:rsidRPr="002A422B">
        <w:rPr>
          <w:rFonts w:ascii="Calibri" w:hAnsi="Calibri" w:cs="Calibri"/>
        </w:rPr>
        <w:t>(Thornberg and Charmaz, 2013)</w:t>
      </w:r>
      <w:r w:rsidRPr="002A422B">
        <w:rPr>
          <w:rFonts w:eastAsia="Times New Roman" w:cstheme="minorHAnsi"/>
          <w:lang w:eastAsia="en-GB"/>
        </w:rPr>
        <w:fldChar w:fldCharType="end"/>
      </w:r>
      <w:r w:rsidRPr="002A422B">
        <w:rPr>
          <w:rFonts w:eastAsia="Times New Roman" w:cstheme="minorHAnsi"/>
          <w:lang w:eastAsia="en-GB"/>
        </w:rPr>
        <w:t xml:space="preserve">, but the decision to only code “data items that held relevance to the research questions”. implies selection/exclusion of material. The reasons for exclusion are not explained in the paper and could be considered as cherry picking </w:t>
      </w:r>
      <w:r w:rsidRPr="002A422B">
        <w:rPr>
          <w:rFonts w:eastAsia="Times New Roman" w:cstheme="minorHAnsi"/>
          <w:lang w:eastAsia="en-GB"/>
        </w:rPr>
        <w:fldChar w:fldCharType="begin"/>
      </w:r>
      <w:r w:rsidRPr="002A422B">
        <w:rPr>
          <w:rFonts w:eastAsia="Times New Roman" w:cstheme="minorHAnsi"/>
          <w:lang w:eastAsia="en-GB"/>
        </w:rPr>
        <w:instrText xml:space="preserve"> ADDIN ZOTERO_ITEM CSL_CITATION {"citationID":"qW2G6grP","properties":{"formattedCitation":"(Morse, 2010)","plainCitation":"(Morse, 2010)","noteIndex":0},"citationItems":[{"id":528,"uris":["http://zotero.org/users/7392229/items/XA8YZ7VW"],"itemData":{"id":528,"type":"article-journal","container-title":"Qualitative health research","DOI":"10.1177/1049732309354285","ISSN":"1049-7323","issue":"1","language":"English","note":"publisher-place: Los Angeles, CA\npublisher: SAGE Publications","page":"3-3","title":"“Cherry Picking”: Writing From Thin Data","volume":"20","author":[{"family":"Morse","given":"Janice M."}],"issued":{"date-parts":[["2010"]]}}}],"schema":"https://github.com/citation-style-language/schema/raw/master/csl-citation.json"} </w:instrText>
      </w:r>
      <w:r w:rsidRPr="002A422B">
        <w:rPr>
          <w:rFonts w:eastAsia="Times New Roman" w:cstheme="minorHAnsi"/>
          <w:lang w:eastAsia="en-GB"/>
        </w:rPr>
        <w:fldChar w:fldCharType="separate"/>
      </w:r>
      <w:r w:rsidRPr="002A422B">
        <w:rPr>
          <w:rFonts w:ascii="Calibri" w:hAnsi="Calibri" w:cs="Calibri"/>
        </w:rPr>
        <w:t>(Morse, 2010)</w:t>
      </w:r>
      <w:r w:rsidRPr="002A422B">
        <w:rPr>
          <w:rFonts w:eastAsia="Times New Roman" w:cstheme="minorHAnsi"/>
          <w:lang w:eastAsia="en-GB"/>
        </w:rPr>
        <w:fldChar w:fldCharType="end"/>
      </w:r>
      <w:r w:rsidRPr="002A422B">
        <w:rPr>
          <w:rFonts w:eastAsia="Times New Roman" w:cstheme="minorHAnsi"/>
          <w:lang w:eastAsia="en-GB"/>
        </w:rPr>
        <w:t xml:space="preserve">. Selective coding may have excluded some of the participants </w:t>
      </w:r>
      <w:r w:rsidRPr="002A422B">
        <w:rPr>
          <w:rFonts w:eastAsia="Times New Roman" w:cstheme="minorHAnsi"/>
          <w:lang w:eastAsia="en-GB"/>
        </w:rPr>
        <w:lastRenderedPageBreak/>
        <w:t>voices, particularly if the research team’s psychology background and possible preconceptions are factored in.</w:t>
      </w:r>
      <w:r w:rsidRPr="002A422B">
        <w:rPr>
          <w:rFonts w:eastAsia="Times New Roman" w:cstheme="minorHAnsi"/>
          <w:lang w:eastAsia="en-GB"/>
        </w:rPr>
        <w:br/>
      </w:r>
    </w:p>
    <w:p w14:paraId="13F01F67" w14:textId="77777777" w:rsidR="0060262B" w:rsidRDefault="0060262B" w:rsidP="00F378A5">
      <w:pPr>
        <w:spacing w:after="0" w:line="360" w:lineRule="auto"/>
        <w:rPr>
          <w:rFonts w:eastAsia="Times New Roman" w:cstheme="minorHAnsi"/>
          <w:lang w:eastAsia="en-GB"/>
        </w:rPr>
      </w:pPr>
    </w:p>
    <w:p w14:paraId="7DF15BC6" w14:textId="77777777" w:rsidR="0060262B" w:rsidRDefault="0060262B" w:rsidP="00F378A5">
      <w:pPr>
        <w:spacing w:after="0" w:line="360" w:lineRule="auto"/>
        <w:rPr>
          <w:rFonts w:eastAsia="Times New Roman" w:cstheme="minorHAnsi"/>
          <w:lang w:eastAsia="en-GB"/>
        </w:rPr>
      </w:pPr>
    </w:p>
    <w:p w14:paraId="2F5AC553"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Is the research ethical according to current criteria or, for recent studies, and is there evidence of ethical approval by an appropriate body?</w:t>
      </w:r>
      <w:r>
        <w:rPr>
          <w:rFonts w:eastAsia="Times New Roman" w:cstheme="minorHAnsi"/>
          <w:lang w:eastAsia="en-GB"/>
        </w:rPr>
        <w:br/>
      </w:r>
      <w:r>
        <w:rPr>
          <w:rFonts w:eastAsia="Times New Roman" w:cstheme="minorHAnsi"/>
          <w:lang w:eastAsia="en-GB"/>
        </w:rPr>
        <w:br/>
        <w:t xml:space="preserve">The values surrounding “research ethics” in qualitative studies are not obvious or agreed </w:t>
      </w:r>
      <w:r>
        <w:rPr>
          <w:rFonts w:eastAsia="Times New Roman" w:cstheme="minorHAnsi"/>
          <w:lang w:eastAsia="en-GB"/>
        </w:rPr>
        <w:fldChar w:fldCharType="begin"/>
      </w:r>
      <w:r>
        <w:rPr>
          <w:rFonts w:eastAsia="Times New Roman" w:cstheme="minorHAnsi"/>
          <w:lang w:eastAsia="en-GB"/>
        </w:rPr>
        <w:instrText xml:space="preserve"> ADDIN ZOTERO_ITEM CSL_CITATION {"citationID":"yXMsEgSa","properties":{"formattedCitation":"(Hammersley, 2022)","plainCitation":"(Hammersley, 2022)","dontUpdate":true,"noteIndex":0},"citationItems":[{"id":605,"uris":["http://zotero.org/users/7392229/items/XPFD6EQ7"],"itemData":{"id":605,"type":"chapter","event-place":"55 City Road, London","note":"DOI: 10.4135/9781526435446","publisher":"SAGE Publications Ltd","publisher-place":"55 City Road, London","title":"The SAGE Handbook of Qualitative Research Ethics","URL":"https://methods.sagepub.com/book/the-sage-handbook-of-qualitative-research-ethics-srm","author":[{"family":"Hammersley","given":"Martyn"}],"container-author":[{"literal":"pages 23-34"}],"issued":{"date-parts":[["2022",4,17]]}}}],"schema":"https://github.com/citation-style-language/schema/raw/master/csl-citation.json"} </w:instrText>
      </w:r>
      <w:r>
        <w:rPr>
          <w:rFonts w:eastAsia="Times New Roman" w:cstheme="minorHAnsi"/>
          <w:lang w:eastAsia="en-GB"/>
        </w:rPr>
        <w:fldChar w:fldCharType="separate"/>
      </w:r>
      <w:r w:rsidRPr="00654D64">
        <w:rPr>
          <w:rFonts w:ascii="Calibri" w:hAnsi="Calibri" w:cs="Calibri"/>
        </w:rPr>
        <w:t>(Hammersley, 2022</w:t>
      </w:r>
      <w:r>
        <w:rPr>
          <w:rFonts w:ascii="Calibri" w:hAnsi="Calibri" w:cs="Calibri"/>
        </w:rPr>
        <w:t xml:space="preserve"> PP.25</w:t>
      </w:r>
      <w:r w:rsidRPr="00654D64">
        <w:rPr>
          <w:rFonts w:ascii="Calibri" w:hAnsi="Calibri" w:cs="Calibri"/>
        </w:rPr>
        <w:t>)</w:t>
      </w:r>
      <w:r>
        <w:rPr>
          <w:rFonts w:eastAsia="Times New Roman" w:cstheme="minorHAnsi"/>
          <w:lang w:eastAsia="en-GB"/>
        </w:rPr>
        <w:fldChar w:fldCharType="end"/>
      </w:r>
      <w:r>
        <w:rPr>
          <w:rFonts w:eastAsia="Times New Roman" w:cstheme="minorHAnsi"/>
          <w:lang w:eastAsia="en-GB"/>
        </w:rPr>
        <w:t xml:space="preserve">, but there is a general principle that that risks to participants should be assessed and mitigated, That informed consent should be obtained, That participants understand the purpose of the research, that confidentiality is maintained and that any concerns or questions can be addressed </w:t>
      </w:r>
      <w:r>
        <w:rPr>
          <w:rFonts w:eastAsia="Times New Roman" w:cstheme="minorHAnsi"/>
          <w:lang w:eastAsia="en-GB"/>
        </w:rPr>
        <w:fldChar w:fldCharType="begin"/>
      </w:r>
      <w:r>
        <w:rPr>
          <w:rFonts w:eastAsia="Times New Roman" w:cstheme="minorHAnsi"/>
          <w:lang w:eastAsia="en-GB"/>
        </w:rPr>
        <w:instrText xml:space="preserve"> ADDIN ZOTERO_ITEM CSL_CITATION {"citationID":"kSukJ0FG","properties":{"formattedCitation":"(Tolley, 2016)","plainCitation":"(Tolley, 2016)","dontUpdate":true,"noteIndex":0},"citationItems":[{"id":606,"uris":["http://zotero.org/users/7392229/items/EFC2DTSW"],"itemData":{"id":606,"type":"book","collection-number":"Book, Whole","edition":"Second","event-place":"San Francisco, CA","ISBN":"1118834674","language":"English","publisher":"Wiley","publisher-place":"San Francisco, CA","title":"Qualitative methods in public health: a field guide for applied research","URL":"https://go.exlibris.link/XhxwY7kq","author":[{"family":"Tolley","given":"Elizabeth E."}],"issued":{"date-parts":[["2016"]]}}}],"schema":"https://github.com/citation-style-language/schema/raw/master/csl-citation.json"} </w:instrText>
      </w:r>
      <w:r>
        <w:rPr>
          <w:rFonts w:eastAsia="Times New Roman" w:cstheme="minorHAnsi"/>
          <w:lang w:eastAsia="en-GB"/>
        </w:rPr>
        <w:fldChar w:fldCharType="separate"/>
      </w:r>
      <w:r w:rsidRPr="003E09DD">
        <w:rPr>
          <w:rFonts w:ascii="Calibri" w:hAnsi="Calibri" w:cs="Calibri"/>
        </w:rPr>
        <w:t>(Tolley, 2016</w:t>
      </w:r>
      <w:r>
        <w:rPr>
          <w:rFonts w:ascii="Calibri" w:hAnsi="Calibri" w:cs="Calibri"/>
        </w:rPr>
        <w:t xml:space="preserve"> PP.75</w:t>
      </w:r>
      <w:r w:rsidRPr="003E09DD">
        <w:rPr>
          <w:rFonts w:ascii="Calibri" w:hAnsi="Calibri" w:cs="Calibri"/>
        </w:rPr>
        <w:t>)</w:t>
      </w:r>
      <w:r>
        <w:rPr>
          <w:rFonts w:eastAsia="Times New Roman" w:cstheme="minorHAnsi"/>
          <w:lang w:eastAsia="en-GB"/>
        </w:rPr>
        <w:fldChar w:fldCharType="end"/>
      </w:r>
      <w:r>
        <w:rPr>
          <w:rFonts w:eastAsia="Times New Roman" w:cstheme="minorHAnsi"/>
          <w:lang w:eastAsia="en-GB"/>
        </w:rPr>
        <w:t xml:space="preserve">.  </w:t>
      </w:r>
    </w:p>
    <w:p w14:paraId="4850C783" w14:textId="77777777" w:rsidR="0060262B" w:rsidRDefault="0060262B" w:rsidP="00F378A5">
      <w:pPr>
        <w:pStyle w:val="ListParagraph"/>
        <w:spacing w:line="360" w:lineRule="auto"/>
        <w:rPr>
          <w:rFonts w:eastAsia="Times New Roman" w:cstheme="minorHAnsi"/>
          <w:lang w:eastAsia="en-GB"/>
        </w:rPr>
      </w:pPr>
    </w:p>
    <w:p w14:paraId="5E02B592"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The study refers to obtaining approval from the University College of London Research Ethics Committee and the guidelines from the Declaration of Helsinki. The details of ethical consideration are subsumed in a discussion of the methodology and methods used for the study. However, informed consent is addressed three times with each participant and the identities of participants are anonymised. Participants were informed of the nature and purpose of the research (by leaflet) and given the opportunity to ask questions of the interviewer.</w:t>
      </w:r>
    </w:p>
    <w:p w14:paraId="28FC78BC" w14:textId="77777777" w:rsidR="0060262B" w:rsidRDefault="0060262B" w:rsidP="00F378A5">
      <w:pPr>
        <w:pStyle w:val="ListParagraph"/>
        <w:spacing w:line="360" w:lineRule="auto"/>
        <w:ind w:left="284"/>
        <w:rPr>
          <w:rFonts w:eastAsia="Times New Roman" w:cstheme="minorHAnsi"/>
          <w:lang w:eastAsia="en-GB"/>
        </w:rPr>
      </w:pPr>
    </w:p>
    <w:p w14:paraId="78B07DD7"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 xml:space="preserve">On balance, whilst the ethical approval process is not fully documented the combination of university approval, and details re consent, information and dialogue with participants mentioned in the paper it appears that ethical considerations were adequately addressed. </w:t>
      </w:r>
      <w:r>
        <w:rPr>
          <w:rFonts w:eastAsia="Times New Roman" w:cstheme="minorHAnsi"/>
          <w:lang w:eastAsia="en-GB"/>
        </w:rPr>
        <w:br/>
      </w:r>
      <w:r>
        <w:rPr>
          <w:rFonts w:eastAsia="Times New Roman" w:cstheme="minorHAnsi"/>
          <w:lang w:eastAsia="en-GB"/>
        </w:rPr>
        <w:br/>
      </w:r>
    </w:p>
    <w:p w14:paraId="25D88E21" w14:textId="77777777" w:rsidR="0060262B" w:rsidRDefault="0060262B" w:rsidP="00F378A5">
      <w:pPr>
        <w:pStyle w:val="ListParagraph"/>
        <w:numPr>
          <w:ilvl w:val="0"/>
          <w:numId w:val="1"/>
        </w:numPr>
        <w:spacing w:line="360" w:lineRule="auto"/>
        <w:ind w:left="284"/>
        <w:rPr>
          <w:rFonts w:eastAsia="Times New Roman" w:cstheme="minorHAnsi"/>
          <w:lang w:eastAsia="en-GB"/>
        </w:rPr>
      </w:pPr>
      <w:r w:rsidRPr="002A422B">
        <w:rPr>
          <w:rFonts w:eastAsia="Times New Roman" w:cstheme="minorHAnsi"/>
          <w:b/>
          <w:bCs/>
          <w:lang w:eastAsia="en-GB"/>
        </w:rPr>
        <w:t>Do the conclusions drawn in the research paper flow from the analysis, or interpretation, of the data?</w:t>
      </w:r>
      <w:r>
        <w:rPr>
          <w:rFonts w:eastAsia="Times New Roman" w:cstheme="minorHAnsi"/>
          <w:lang w:eastAsia="en-GB"/>
        </w:rPr>
        <w:br/>
      </w:r>
      <w:r>
        <w:rPr>
          <w:rFonts w:eastAsia="Times New Roman" w:cstheme="minorHAnsi"/>
          <w:lang w:eastAsia="en-GB"/>
        </w:rPr>
        <w:br/>
        <w:t xml:space="preserve">The study adopted a logical approach to the analysis, developing themes and clusters and using these to identify barriers to participation and evidence of coping strategies. CGT was used to posit a theory and possible explanation of apparently contradictory behaviours. There was a natural and understandable flow through the process from selection, data gathering, analysis, discussion, and conclusions. </w:t>
      </w:r>
    </w:p>
    <w:p w14:paraId="7FD1468D" w14:textId="77777777" w:rsidR="0060262B" w:rsidRDefault="0060262B" w:rsidP="00F378A5">
      <w:pPr>
        <w:pStyle w:val="ListParagraph"/>
        <w:spacing w:line="360" w:lineRule="auto"/>
        <w:rPr>
          <w:rFonts w:eastAsia="Times New Roman" w:cstheme="minorHAnsi"/>
          <w:lang w:eastAsia="en-GB"/>
        </w:rPr>
      </w:pPr>
    </w:p>
    <w:p w14:paraId="1A8C82C4"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The paper was bedded in existing literature and identified</w:t>
      </w:r>
      <w:r w:rsidRPr="00557FD7">
        <w:rPr>
          <w:rFonts w:eastAsia="Times New Roman" w:cstheme="minorHAnsi"/>
          <w:lang w:eastAsia="en-GB"/>
        </w:rPr>
        <w:t xml:space="preserve"> barriers to participation which broadly agreed with established </w:t>
      </w:r>
      <w:r>
        <w:rPr>
          <w:rFonts w:eastAsia="Times New Roman" w:cstheme="minorHAnsi"/>
          <w:lang w:eastAsia="en-GB"/>
        </w:rPr>
        <w:t>knowledge. Using</w:t>
      </w:r>
      <w:r w:rsidRPr="00557FD7">
        <w:rPr>
          <w:rFonts w:eastAsia="Times New Roman" w:cstheme="minorHAnsi"/>
          <w:lang w:eastAsia="en-GB"/>
        </w:rPr>
        <w:t xml:space="preserve"> thematic and cluster analysis</w:t>
      </w:r>
      <w:r>
        <w:rPr>
          <w:rFonts w:eastAsia="Times New Roman" w:cstheme="minorHAnsi"/>
          <w:lang w:eastAsia="en-GB"/>
        </w:rPr>
        <w:t xml:space="preserve"> it</w:t>
      </w:r>
      <w:r w:rsidRPr="00557FD7">
        <w:rPr>
          <w:rFonts w:eastAsia="Times New Roman" w:cstheme="minorHAnsi"/>
          <w:lang w:eastAsia="en-GB"/>
        </w:rPr>
        <w:t xml:space="preserve"> identif</w:t>
      </w:r>
      <w:r>
        <w:rPr>
          <w:rFonts w:eastAsia="Times New Roman" w:cstheme="minorHAnsi"/>
          <w:lang w:eastAsia="en-GB"/>
        </w:rPr>
        <w:t>ied</w:t>
      </w:r>
      <w:r w:rsidRPr="00557FD7">
        <w:rPr>
          <w:rFonts w:eastAsia="Times New Roman" w:cstheme="minorHAnsi"/>
          <w:lang w:eastAsia="en-GB"/>
        </w:rPr>
        <w:t xml:space="preserve"> how participants modified their own behaviours and expectations to handle social isolation and loneliness</w:t>
      </w:r>
      <w:r>
        <w:rPr>
          <w:rFonts w:eastAsia="Times New Roman" w:cstheme="minorHAnsi"/>
          <w:lang w:eastAsia="en-GB"/>
        </w:rPr>
        <w:t>. Crucially,</w:t>
      </w:r>
      <w:r w:rsidRPr="00557FD7">
        <w:rPr>
          <w:rFonts w:eastAsia="Times New Roman" w:cstheme="minorHAnsi"/>
          <w:lang w:eastAsia="en-GB"/>
        </w:rPr>
        <w:t xml:space="preserve"> it was able to develop the understanding of social fears and developed the </w:t>
      </w:r>
      <w:r>
        <w:rPr>
          <w:rFonts w:eastAsia="Times New Roman" w:cstheme="minorHAnsi"/>
          <w:lang w:eastAsia="en-GB"/>
        </w:rPr>
        <w:t>concept</w:t>
      </w:r>
      <w:r w:rsidRPr="00557FD7">
        <w:rPr>
          <w:rFonts w:eastAsia="Times New Roman" w:cstheme="minorHAnsi"/>
          <w:lang w:eastAsia="en-GB"/>
        </w:rPr>
        <w:t xml:space="preserve"> of participants having preferred and specific social identit</w:t>
      </w:r>
      <w:r>
        <w:rPr>
          <w:rFonts w:eastAsia="Times New Roman" w:cstheme="minorHAnsi"/>
          <w:lang w:eastAsia="en-GB"/>
        </w:rPr>
        <w:t xml:space="preserve">ies which may pose </w:t>
      </w:r>
      <w:proofErr w:type="gramStart"/>
      <w:r>
        <w:rPr>
          <w:rFonts w:eastAsia="Times New Roman" w:cstheme="minorHAnsi"/>
          <w:lang w:eastAsia="en-GB"/>
        </w:rPr>
        <w:t>an</w:t>
      </w:r>
      <w:proofErr w:type="gramEnd"/>
      <w:r>
        <w:rPr>
          <w:rFonts w:eastAsia="Times New Roman" w:cstheme="minorHAnsi"/>
          <w:lang w:eastAsia="en-GB"/>
        </w:rPr>
        <w:t xml:space="preserve"> psychological barrier to engaging with new groups. </w:t>
      </w:r>
    </w:p>
    <w:p w14:paraId="1B815047" w14:textId="77777777" w:rsidR="0060262B" w:rsidRDefault="0060262B" w:rsidP="00F378A5">
      <w:pPr>
        <w:pStyle w:val="ListParagraph"/>
        <w:spacing w:line="360" w:lineRule="auto"/>
        <w:ind w:left="284"/>
        <w:rPr>
          <w:rFonts w:eastAsia="Times New Roman" w:cstheme="minorHAnsi"/>
          <w:lang w:eastAsia="en-GB"/>
        </w:rPr>
      </w:pPr>
    </w:p>
    <w:p w14:paraId="4AF17AAD" w14:textId="77777777" w:rsidR="0060262B" w:rsidRDefault="0060262B" w:rsidP="00F378A5">
      <w:pPr>
        <w:pStyle w:val="ListParagraph"/>
        <w:spacing w:line="360" w:lineRule="auto"/>
        <w:ind w:left="284"/>
        <w:rPr>
          <w:rFonts w:eastAsia="Times New Roman" w:cstheme="minorHAnsi"/>
          <w:lang w:eastAsia="en-GB"/>
        </w:rPr>
      </w:pPr>
      <w:r>
        <w:rPr>
          <w:rFonts w:eastAsia="Times New Roman" w:cstheme="minorHAnsi"/>
          <w:lang w:eastAsia="en-GB"/>
        </w:rPr>
        <w:t xml:space="preserve">There are issues re recruitment, transparency and reflectivity and the paper can be criticised for not fully identifying and considering deviant cases. However, it able to demonstrate the importance of identity and propose new and innovative approaches addressing the issue of social identity that may encourage future participation of socially isolated individuals. </w:t>
      </w:r>
    </w:p>
    <w:p w14:paraId="2CFC123F" w14:textId="77777777" w:rsidR="0060262B" w:rsidRPr="002A422B" w:rsidRDefault="0060262B" w:rsidP="0060262B">
      <w:pPr>
        <w:rPr>
          <w:lang w:eastAsia="en-GB"/>
        </w:rPr>
      </w:pPr>
    </w:p>
    <w:p w14:paraId="5D54B4BB" w14:textId="77777777" w:rsidR="0060262B" w:rsidRPr="00151F1B" w:rsidRDefault="0060262B" w:rsidP="0060262B">
      <w:pPr>
        <w:rPr>
          <w:rFonts w:eastAsia="Times New Roman" w:cstheme="minorHAnsi"/>
          <w:b/>
          <w:bCs/>
          <w:lang w:eastAsia="en-GB"/>
        </w:rPr>
      </w:pPr>
      <w:r w:rsidRPr="00151F1B">
        <w:rPr>
          <w:rFonts w:eastAsia="Times New Roman" w:cstheme="minorHAnsi"/>
          <w:b/>
          <w:bCs/>
          <w:lang w:eastAsia="en-GB"/>
        </w:rPr>
        <w:t>Word Length Part 2 1637, excluding Questions.  Max word length permitted 1500 +/-10% (1650)</w:t>
      </w:r>
    </w:p>
    <w:p w14:paraId="3B82843B" w14:textId="77777777" w:rsidR="002A61DB" w:rsidRDefault="009A2EA4" w:rsidP="0060262B">
      <w:pPr>
        <w:rPr>
          <w:rFonts w:eastAsia="Times New Roman" w:cstheme="minorHAnsi"/>
          <w:b/>
          <w:bCs/>
          <w:lang w:eastAsia="en-GB"/>
        </w:rPr>
      </w:pPr>
      <w:r w:rsidRPr="009A2EA4">
        <w:rPr>
          <w:rFonts w:eastAsia="Times New Roman" w:cstheme="minorHAnsi"/>
          <w:b/>
          <w:bCs/>
          <w:lang w:eastAsia="en-GB"/>
        </w:rPr>
        <w:t xml:space="preserve">Total </w:t>
      </w:r>
      <w:r w:rsidR="00452F1B">
        <w:rPr>
          <w:rFonts w:eastAsia="Times New Roman" w:cstheme="minorHAnsi"/>
          <w:b/>
          <w:bCs/>
          <w:lang w:eastAsia="en-GB"/>
        </w:rPr>
        <w:t xml:space="preserve">submission </w:t>
      </w:r>
      <w:r w:rsidRPr="009A2EA4">
        <w:rPr>
          <w:rFonts w:eastAsia="Times New Roman" w:cstheme="minorHAnsi"/>
          <w:b/>
          <w:bCs/>
          <w:lang w:eastAsia="en-GB"/>
        </w:rPr>
        <w:t xml:space="preserve">Word Length, excluding </w:t>
      </w:r>
      <w:proofErr w:type="gramStart"/>
      <w:r>
        <w:rPr>
          <w:rFonts w:eastAsia="Times New Roman" w:cstheme="minorHAnsi"/>
          <w:b/>
          <w:bCs/>
          <w:lang w:eastAsia="en-GB"/>
        </w:rPr>
        <w:t>Q</w:t>
      </w:r>
      <w:r w:rsidRPr="009A2EA4">
        <w:rPr>
          <w:rFonts w:eastAsia="Times New Roman" w:cstheme="minorHAnsi"/>
          <w:b/>
          <w:bCs/>
          <w:lang w:eastAsia="en-GB"/>
        </w:rPr>
        <w:t xml:space="preserve">uestions  </w:t>
      </w:r>
      <w:r w:rsidR="002A61DB">
        <w:rPr>
          <w:rFonts w:eastAsia="Times New Roman" w:cstheme="minorHAnsi"/>
          <w:b/>
          <w:bCs/>
          <w:lang w:eastAsia="en-GB"/>
        </w:rPr>
        <w:t>3284</w:t>
      </w:r>
      <w:proofErr w:type="gramEnd"/>
      <w:r>
        <w:rPr>
          <w:rFonts w:eastAsia="Times New Roman" w:cstheme="minorHAnsi"/>
          <w:lang w:eastAsia="en-GB"/>
        </w:rPr>
        <w:t xml:space="preserve">     </w:t>
      </w:r>
      <w:r w:rsidRPr="00151F1B">
        <w:rPr>
          <w:rFonts w:eastAsia="Times New Roman" w:cstheme="minorHAnsi"/>
          <w:b/>
          <w:bCs/>
          <w:lang w:eastAsia="en-GB"/>
        </w:rPr>
        <w:t xml:space="preserve"> </w:t>
      </w:r>
    </w:p>
    <w:p w14:paraId="27D0459A" w14:textId="00C9099D" w:rsidR="0060262B" w:rsidRPr="002A422B" w:rsidRDefault="009A2EA4" w:rsidP="0060262B">
      <w:pPr>
        <w:rPr>
          <w:lang w:eastAsia="en-GB"/>
        </w:rPr>
        <w:sectPr w:rsidR="0060262B" w:rsidRPr="002A422B">
          <w:headerReference w:type="even" r:id="rId13"/>
          <w:headerReference w:type="default" r:id="rId14"/>
          <w:footerReference w:type="even" r:id="rId15"/>
          <w:footerReference w:type="default" r:id="rId16"/>
          <w:headerReference w:type="first" r:id="rId17"/>
          <w:footerReference w:type="first" r:id="rId18"/>
          <w:pgSz w:w="11906" w:h="16838"/>
          <w:pgMar w:top="1440" w:right="1440" w:bottom="1440" w:left="1440" w:header="708" w:footer="708" w:gutter="0"/>
          <w:cols w:space="708"/>
          <w:docGrid w:linePitch="360"/>
        </w:sectPr>
      </w:pPr>
      <w:r w:rsidRPr="00151F1B">
        <w:rPr>
          <w:rFonts w:eastAsia="Times New Roman" w:cstheme="minorHAnsi"/>
          <w:b/>
          <w:bCs/>
          <w:lang w:eastAsia="en-GB"/>
        </w:rPr>
        <w:t xml:space="preserve">Max word length permitted </w:t>
      </w:r>
      <w:r>
        <w:rPr>
          <w:rFonts w:eastAsia="Times New Roman" w:cstheme="minorHAnsi"/>
          <w:b/>
          <w:bCs/>
          <w:lang w:eastAsia="en-GB"/>
        </w:rPr>
        <w:t>3000</w:t>
      </w:r>
      <w:r w:rsidRPr="00151F1B">
        <w:rPr>
          <w:rFonts w:eastAsia="Times New Roman" w:cstheme="minorHAnsi"/>
          <w:b/>
          <w:bCs/>
          <w:lang w:eastAsia="en-GB"/>
        </w:rPr>
        <w:t xml:space="preserve"> +/-10% (</w:t>
      </w:r>
      <w:r>
        <w:rPr>
          <w:rFonts w:eastAsia="Times New Roman" w:cstheme="minorHAnsi"/>
          <w:b/>
          <w:bCs/>
          <w:lang w:eastAsia="en-GB"/>
        </w:rPr>
        <w:t>3300</w:t>
      </w:r>
      <w:r w:rsidRPr="00151F1B">
        <w:rPr>
          <w:rFonts w:eastAsia="Times New Roman" w:cstheme="minorHAnsi"/>
          <w:b/>
          <w:bCs/>
          <w:lang w:eastAsia="en-GB"/>
        </w:rPr>
        <w:t>)</w:t>
      </w:r>
    </w:p>
    <w:p w14:paraId="1E35A912" w14:textId="77777777" w:rsidR="0060262B" w:rsidRDefault="0060262B" w:rsidP="0060262B">
      <w:pPr>
        <w:pStyle w:val="Bibliography"/>
        <w:rPr>
          <w:rFonts w:eastAsia="Times New Roman" w:cstheme="minorHAnsi"/>
          <w:lang w:eastAsia="en-GB"/>
        </w:rPr>
      </w:pPr>
    </w:p>
    <w:p w14:paraId="257F4C53" w14:textId="2F999089" w:rsidR="0060262B" w:rsidRPr="0060262B" w:rsidRDefault="0060262B" w:rsidP="0060262B">
      <w:pPr>
        <w:pStyle w:val="Bibliography"/>
        <w:rPr>
          <w:rFonts w:eastAsia="Times New Roman" w:cstheme="minorHAnsi"/>
          <w:b/>
          <w:bCs/>
          <w:lang w:eastAsia="en-GB"/>
        </w:rPr>
      </w:pPr>
      <w:r w:rsidRPr="0060262B">
        <w:rPr>
          <w:rFonts w:eastAsia="Times New Roman" w:cstheme="minorHAnsi"/>
          <w:b/>
          <w:bCs/>
          <w:lang w:eastAsia="en-GB"/>
        </w:rPr>
        <w:t>References</w:t>
      </w:r>
    </w:p>
    <w:p w14:paraId="7C0AECA6" w14:textId="0BA3C9BF" w:rsidR="0060262B" w:rsidRPr="00C61053" w:rsidRDefault="0060262B" w:rsidP="0060262B">
      <w:pPr>
        <w:pStyle w:val="Bibliography"/>
        <w:rPr>
          <w:rFonts w:ascii="Calibri" w:hAnsi="Calibri" w:cs="Calibri"/>
        </w:rPr>
      </w:pPr>
      <w:r>
        <w:rPr>
          <w:rFonts w:eastAsia="Times New Roman" w:cstheme="minorHAnsi"/>
          <w:lang w:eastAsia="en-GB"/>
        </w:rPr>
        <w:fldChar w:fldCharType="begin"/>
      </w:r>
      <w:r>
        <w:rPr>
          <w:rFonts w:eastAsia="Times New Roman" w:cstheme="minorHAnsi"/>
          <w:lang w:eastAsia="en-GB"/>
        </w:rPr>
        <w:instrText xml:space="preserve"> ADDIN ZOTERO_BIBL {"uncited":[],"omitted":[],"custom":[]} CSL_BIBLIOGRAPHY </w:instrText>
      </w:r>
      <w:r>
        <w:rPr>
          <w:rFonts w:eastAsia="Times New Roman" w:cstheme="minorHAnsi"/>
          <w:lang w:eastAsia="en-GB"/>
        </w:rPr>
        <w:fldChar w:fldCharType="separate"/>
      </w:r>
      <w:r w:rsidRPr="00C61053">
        <w:rPr>
          <w:rFonts w:ascii="Calibri" w:hAnsi="Calibri" w:cs="Calibri"/>
        </w:rPr>
        <w:t xml:space="preserve">Barbour, R.S. (2008) </w:t>
      </w:r>
      <w:r w:rsidRPr="00C61053">
        <w:rPr>
          <w:rFonts w:ascii="Calibri" w:hAnsi="Calibri" w:cs="Calibri"/>
          <w:i/>
          <w:iCs/>
        </w:rPr>
        <w:t>Introducing qualitative research: a student’s guide to the craft of doing qualitative research</w:t>
      </w:r>
      <w:r w:rsidRPr="00C61053">
        <w:rPr>
          <w:rFonts w:ascii="Calibri" w:hAnsi="Calibri" w:cs="Calibri"/>
        </w:rPr>
        <w:t>. London;Thousand Oaks, California; SAGE Publications (Book, Whole). Available at: http://uwe.summon.serialssolutions.com/2.0.0/link/0/eLvHCXMwbV09TwMxDLWqdmGDFkQprTLC0F6ay-UuElvV6iohBsTEUl1ysZgQEqr4-9i5HALUMR7yJccvdvwcgFyt5PKfTVC5LYJHb3RRyUaiRhmagJVtTemMDN1HdI-13rwW9QAe_kYyVsevnlrVu4wkyT7YdvE7Z8YKnzWKrgrkb5E9XhvDGv70bH7iLQSlpGs2crsY4_g9sC_5lNoq4kv4hS-7cxgy5-ACBuF9DNOOMivSsfsUd6k29P0ExJ4zy9ujJ8QRHSEyVu4WqWjP2yXMdtuXTb2kIQ4pNnPo56yuYEjufrgGsS69NgZdkXundelsi45w1CKGsjVVM4XJqR5uTotncNZlOHDQ4BZGSEod5nGdi7hB3_S3cz8.</w:t>
      </w:r>
    </w:p>
    <w:p w14:paraId="4A2595FD" w14:textId="77777777" w:rsidR="0060262B" w:rsidRPr="00C61053" w:rsidRDefault="0060262B" w:rsidP="0060262B">
      <w:pPr>
        <w:pStyle w:val="Bibliography"/>
        <w:rPr>
          <w:rFonts w:ascii="Calibri" w:hAnsi="Calibri" w:cs="Calibri"/>
        </w:rPr>
      </w:pPr>
      <w:r w:rsidRPr="00C61053">
        <w:rPr>
          <w:rFonts w:ascii="Calibri" w:hAnsi="Calibri" w:cs="Calibri"/>
        </w:rPr>
        <w:t xml:space="preserve">Bourgeault, I.L., Dingwall, R. and De Vries, R.G. (2010) </w:t>
      </w:r>
      <w:r w:rsidRPr="00C61053">
        <w:rPr>
          <w:rFonts w:ascii="Calibri" w:hAnsi="Calibri" w:cs="Calibri"/>
          <w:i/>
          <w:iCs/>
        </w:rPr>
        <w:t>The SAGE handbook of qualitative methods in health research</w:t>
      </w:r>
      <w:r w:rsidRPr="00C61053">
        <w:rPr>
          <w:rFonts w:ascii="Calibri" w:hAnsi="Calibri" w:cs="Calibri"/>
        </w:rPr>
        <w:t>. London: SAGE (Book, Whole). Available at: https://go.exlibris.link/GWhRGCQZ.</w:t>
      </w:r>
    </w:p>
    <w:p w14:paraId="1EF7E427" w14:textId="77777777" w:rsidR="0060262B" w:rsidRPr="00C61053" w:rsidRDefault="0060262B" w:rsidP="0060262B">
      <w:pPr>
        <w:pStyle w:val="Bibliography"/>
        <w:rPr>
          <w:rFonts w:ascii="Calibri" w:hAnsi="Calibri" w:cs="Calibri"/>
        </w:rPr>
      </w:pPr>
      <w:r w:rsidRPr="00C61053">
        <w:rPr>
          <w:rFonts w:ascii="Calibri" w:hAnsi="Calibri" w:cs="Calibri"/>
        </w:rPr>
        <w:t xml:space="preserve">Brown, A.P. (2010) ‘Qualitative method and compromise in applied social research’, </w:t>
      </w:r>
      <w:r w:rsidRPr="00C61053">
        <w:rPr>
          <w:rFonts w:ascii="Calibri" w:hAnsi="Calibri" w:cs="Calibri"/>
          <w:i/>
          <w:iCs/>
        </w:rPr>
        <w:t>Qualitative research : QR</w:t>
      </w:r>
      <w:r w:rsidRPr="00C61053">
        <w:rPr>
          <w:rFonts w:ascii="Calibri" w:hAnsi="Calibri" w:cs="Calibri"/>
        </w:rPr>
        <w:t>, 10(2), pp. 229–248. doi:10.1177/1468794109356743.</w:t>
      </w:r>
    </w:p>
    <w:p w14:paraId="26F86C75" w14:textId="77777777" w:rsidR="0060262B" w:rsidRPr="00C61053" w:rsidRDefault="0060262B" w:rsidP="0060262B">
      <w:pPr>
        <w:pStyle w:val="Bibliography"/>
        <w:rPr>
          <w:rFonts w:ascii="Calibri" w:hAnsi="Calibri" w:cs="Calibri"/>
        </w:rPr>
      </w:pPr>
      <w:r w:rsidRPr="00C61053">
        <w:rPr>
          <w:rFonts w:ascii="Calibri" w:hAnsi="Calibri" w:cs="Calibri"/>
        </w:rPr>
        <w:t xml:space="preserve">Charmaz, K.C. (2014) </w:t>
      </w:r>
      <w:r w:rsidRPr="00C61053">
        <w:rPr>
          <w:rFonts w:ascii="Calibri" w:hAnsi="Calibri" w:cs="Calibri"/>
          <w:i/>
          <w:iCs/>
        </w:rPr>
        <w:t>Constructing Grounded Theory</w:t>
      </w:r>
      <w:r w:rsidRPr="00C61053">
        <w:rPr>
          <w:rFonts w:ascii="Calibri" w:hAnsi="Calibri" w:cs="Calibri"/>
        </w:rPr>
        <w:t>. 2nd edn. SAGE Publishing.1 (Book, Whole). Available at: https://go.exlibris.link/716NMhxL.</w:t>
      </w:r>
    </w:p>
    <w:p w14:paraId="23659880" w14:textId="77777777" w:rsidR="0060262B" w:rsidRPr="00C61053" w:rsidRDefault="0060262B" w:rsidP="0060262B">
      <w:pPr>
        <w:pStyle w:val="Bibliography"/>
        <w:rPr>
          <w:rFonts w:ascii="Calibri" w:hAnsi="Calibri" w:cs="Calibri"/>
        </w:rPr>
      </w:pPr>
      <w:r w:rsidRPr="00C61053">
        <w:rPr>
          <w:rFonts w:ascii="Calibri" w:hAnsi="Calibri" w:cs="Calibri"/>
        </w:rPr>
        <w:t xml:space="preserve">Choy, L.T. (2014) ‘The Strengths and Weaknesses of Research Methodology: Comparison and Complimentary between Qualitative and Quantitative Approaches’, </w:t>
      </w:r>
      <w:r w:rsidRPr="00C61053">
        <w:rPr>
          <w:rFonts w:ascii="Calibri" w:hAnsi="Calibri" w:cs="Calibri"/>
          <w:i/>
          <w:iCs/>
        </w:rPr>
        <w:t>IOSR Journal Of Humanities And Social Science</w:t>
      </w:r>
      <w:r w:rsidRPr="00C61053">
        <w:rPr>
          <w:rFonts w:ascii="Calibri" w:hAnsi="Calibri" w:cs="Calibri"/>
        </w:rPr>
        <w:t>, 19(4), pp. 99–104.</w:t>
      </w:r>
    </w:p>
    <w:p w14:paraId="0B9831BB" w14:textId="77777777" w:rsidR="0060262B" w:rsidRPr="00C61053" w:rsidRDefault="0060262B" w:rsidP="0060262B">
      <w:pPr>
        <w:pStyle w:val="Bibliography"/>
        <w:rPr>
          <w:rFonts w:ascii="Calibri" w:hAnsi="Calibri" w:cs="Calibri"/>
        </w:rPr>
      </w:pPr>
      <w:r w:rsidRPr="00C61053">
        <w:rPr>
          <w:rFonts w:ascii="Calibri" w:hAnsi="Calibri" w:cs="Calibri"/>
        </w:rPr>
        <w:t xml:space="preserve">Crotty, M. (1998) </w:t>
      </w:r>
      <w:r w:rsidRPr="00C61053">
        <w:rPr>
          <w:rFonts w:ascii="Calibri" w:hAnsi="Calibri" w:cs="Calibri"/>
          <w:i/>
          <w:iCs/>
        </w:rPr>
        <w:t>The foundations of social research: meaning and perspective in the research process</w:t>
      </w:r>
      <w:r w:rsidRPr="00C61053">
        <w:rPr>
          <w:rFonts w:ascii="Calibri" w:hAnsi="Calibri" w:cs="Calibri"/>
        </w:rPr>
        <w:t>. London: SAGE (Book, Whole). Available at: https://go.exlibris.link/VpBZJgMM.</w:t>
      </w:r>
    </w:p>
    <w:p w14:paraId="68B8947E" w14:textId="77777777" w:rsidR="0060262B" w:rsidRPr="00C61053" w:rsidRDefault="0060262B" w:rsidP="0060262B">
      <w:pPr>
        <w:pStyle w:val="Bibliography"/>
        <w:rPr>
          <w:rFonts w:ascii="Calibri" w:hAnsi="Calibri" w:cs="Calibri"/>
        </w:rPr>
      </w:pPr>
      <w:r w:rsidRPr="00C61053">
        <w:rPr>
          <w:rFonts w:ascii="Calibri" w:hAnsi="Calibri" w:cs="Calibri"/>
        </w:rPr>
        <w:t xml:space="preserve">Eldh, A.C., Årestedt, L. and Berterö, C. (2020) ‘Quotations in Qualitative Studies: Reflections on Constituents, Custom, and Purpose’, </w:t>
      </w:r>
      <w:r w:rsidRPr="00C61053">
        <w:rPr>
          <w:rFonts w:ascii="Calibri" w:hAnsi="Calibri" w:cs="Calibri"/>
          <w:i/>
          <w:iCs/>
        </w:rPr>
        <w:t>International journal of qualitative methods</w:t>
      </w:r>
      <w:r w:rsidRPr="00C61053">
        <w:rPr>
          <w:rFonts w:ascii="Calibri" w:hAnsi="Calibri" w:cs="Calibri"/>
        </w:rPr>
        <w:t>, 19(Journal Article), p. 1. doi:10.1177/1609406920969268.</w:t>
      </w:r>
    </w:p>
    <w:p w14:paraId="0C25A382" w14:textId="77777777" w:rsidR="0060262B" w:rsidRPr="00C61053" w:rsidRDefault="0060262B" w:rsidP="0060262B">
      <w:pPr>
        <w:pStyle w:val="Bibliography"/>
        <w:rPr>
          <w:rFonts w:ascii="Calibri" w:hAnsi="Calibri" w:cs="Calibri"/>
        </w:rPr>
      </w:pPr>
      <w:r w:rsidRPr="00C61053">
        <w:rPr>
          <w:rFonts w:ascii="Calibri" w:hAnsi="Calibri" w:cs="Calibri"/>
        </w:rPr>
        <w:t xml:space="preserve">Goll, J.C. </w:t>
      </w:r>
      <w:r w:rsidRPr="00C61053">
        <w:rPr>
          <w:rFonts w:ascii="Calibri" w:hAnsi="Calibri" w:cs="Calibri"/>
          <w:i/>
          <w:iCs/>
        </w:rPr>
        <w:t>et al.</w:t>
      </w:r>
      <w:r w:rsidRPr="00C61053">
        <w:rPr>
          <w:rFonts w:ascii="Calibri" w:hAnsi="Calibri" w:cs="Calibri"/>
        </w:rPr>
        <w:t xml:space="preserve"> (2015) ‘Barriers to social participation among lonely older adults: the influence of social fears and identity’, </w:t>
      </w:r>
      <w:r w:rsidRPr="00C61053">
        <w:rPr>
          <w:rFonts w:ascii="Calibri" w:hAnsi="Calibri" w:cs="Calibri"/>
          <w:i/>
          <w:iCs/>
        </w:rPr>
        <w:t>PloS one</w:t>
      </w:r>
      <w:r w:rsidRPr="00C61053">
        <w:rPr>
          <w:rFonts w:ascii="Calibri" w:hAnsi="Calibri" w:cs="Calibri"/>
        </w:rPr>
        <w:t>. Edited by T.E. Dorner, 10(2), pp. e0116664–e0116664. doi:10.1371/journal.pone.0116664.</w:t>
      </w:r>
    </w:p>
    <w:p w14:paraId="1AFE5DC3" w14:textId="77777777" w:rsidR="0060262B" w:rsidRPr="00C61053" w:rsidRDefault="0060262B" w:rsidP="0060262B">
      <w:pPr>
        <w:pStyle w:val="Bibliography"/>
        <w:rPr>
          <w:rFonts w:ascii="Calibri" w:hAnsi="Calibri" w:cs="Calibri"/>
        </w:rPr>
      </w:pPr>
      <w:r w:rsidRPr="00C61053">
        <w:rPr>
          <w:rFonts w:ascii="Calibri" w:hAnsi="Calibri" w:cs="Calibri"/>
        </w:rPr>
        <w:t xml:space="preserve">Greenhalgh, T. and EBSCOhost (2019) </w:t>
      </w:r>
      <w:r w:rsidRPr="00C61053">
        <w:rPr>
          <w:rFonts w:ascii="Calibri" w:hAnsi="Calibri" w:cs="Calibri"/>
          <w:i/>
          <w:iCs/>
        </w:rPr>
        <w:t>How to read a paper: the basics of evidence-based medicine and healthcare</w:t>
      </w:r>
      <w:r w:rsidRPr="00C61053">
        <w:rPr>
          <w:rFonts w:ascii="Calibri" w:hAnsi="Calibri" w:cs="Calibri"/>
        </w:rPr>
        <w:t>. Sixth. Hoboken, NJ: Wiley Blackwell (Book, Whole). Available at: https://go.exlibris.link/Qt13kNwH.</w:t>
      </w:r>
    </w:p>
    <w:p w14:paraId="2B5FC9C6" w14:textId="77777777" w:rsidR="0060262B" w:rsidRPr="00C61053" w:rsidRDefault="0060262B" w:rsidP="0060262B">
      <w:pPr>
        <w:pStyle w:val="Bibliography"/>
        <w:rPr>
          <w:rFonts w:ascii="Calibri" w:hAnsi="Calibri" w:cs="Calibri"/>
        </w:rPr>
      </w:pPr>
      <w:r w:rsidRPr="00C61053">
        <w:rPr>
          <w:rFonts w:ascii="Calibri" w:hAnsi="Calibri" w:cs="Calibri"/>
        </w:rPr>
        <w:t>Hammersley, M. (2022) ‘The SAGE Handbook of Qualitative Research Ethics’, in pages 23-34, . 55 City Road, London: SAGE Publications Ltd. doi:10.4135/9781526435446.</w:t>
      </w:r>
    </w:p>
    <w:p w14:paraId="14CC72CB" w14:textId="77777777" w:rsidR="0060262B" w:rsidRPr="00C61053" w:rsidRDefault="0060262B" w:rsidP="0060262B">
      <w:pPr>
        <w:pStyle w:val="Bibliography"/>
        <w:rPr>
          <w:rFonts w:ascii="Calibri" w:hAnsi="Calibri" w:cs="Calibri"/>
        </w:rPr>
      </w:pPr>
      <w:r w:rsidRPr="00C61053">
        <w:rPr>
          <w:rFonts w:ascii="Calibri" w:hAnsi="Calibri" w:cs="Calibri"/>
        </w:rPr>
        <w:t xml:space="preserve">Judith A. Holton, P.D. (2010) ‘The Coding Process and Its Challenges’, </w:t>
      </w:r>
      <w:r w:rsidRPr="00C61053">
        <w:rPr>
          <w:rFonts w:ascii="Calibri" w:hAnsi="Calibri" w:cs="Calibri"/>
          <w:i/>
          <w:iCs/>
        </w:rPr>
        <w:t>The grounded theory review</w:t>
      </w:r>
      <w:r w:rsidRPr="00C61053">
        <w:rPr>
          <w:rFonts w:ascii="Calibri" w:hAnsi="Calibri" w:cs="Calibri"/>
        </w:rPr>
        <w:t>, 9(1). Available at: https://go.exlibris.link/2kVZRF06.</w:t>
      </w:r>
    </w:p>
    <w:p w14:paraId="025CA2A0" w14:textId="77777777" w:rsidR="0060262B" w:rsidRPr="00C61053" w:rsidRDefault="0060262B" w:rsidP="0060262B">
      <w:pPr>
        <w:pStyle w:val="Bibliography"/>
        <w:rPr>
          <w:rFonts w:ascii="Calibri" w:hAnsi="Calibri" w:cs="Calibri"/>
        </w:rPr>
      </w:pPr>
      <w:r w:rsidRPr="00C61053">
        <w:rPr>
          <w:rFonts w:ascii="Calibri" w:hAnsi="Calibri" w:cs="Calibri"/>
        </w:rPr>
        <w:t xml:space="preserve">Lazar, I. </w:t>
      </w:r>
      <w:r w:rsidRPr="00C61053">
        <w:rPr>
          <w:rFonts w:ascii="Calibri" w:hAnsi="Calibri" w:cs="Calibri"/>
          <w:i/>
          <w:iCs/>
        </w:rPr>
        <w:t>et al.</w:t>
      </w:r>
      <w:r w:rsidRPr="00C61053">
        <w:rPr>
          <w:rFonts w:ascii="Calibri" w:hAnsi="Calibri" w:cs="Calibri"/>
        </w:rPr>
        <w:t xml:space="preserve"> (2016) ‘Strengths and limitations of quantitative research applied in the educational sciences’, in. </w:t>
      </w:r>
      <w:r w:rsidRPr="00C61053">
        <w:rPr>
          <w:rFonts w:ascii="Calibri" w:hAnsi="Calibri" w:cs="Calibri"/>
          <w:i/>
          <w:iCs/>
        </w:rPr>
        <w:t>International Conference The Future of Education, 6th edition, Florence, Italy</w:t>
      </w:r>
      <w:r w:rsidRPr="00C61053">
        <w:rPr>
          <w:rFonts w:ascii="Calibri" w:hAnsi="Calibri" w:cs="Calibri"/>
        </w:rPr>
        <w:t>, pp. 240–244.</w:t>
      </w:r>
    </w:p>
    <w:p w14:paraId="36D7958A" w14:textId="77777777" w:rsidR="0060262B" w:rsidRPr="00C61053" w:rsidRDefault="0060262B" w:rsidP="0060262B">
      <w:pPr>
        <w:pStyle w:val="Bibliography"/>
        <w:rPr>
          <w:rFonts w:ascii="Calibri" w:hAnsi="Calibri" w:cs="Calibri"/>
        </w:rPr>
      </w:pPr>
      <w:r w:rsidRPr="00C61053">
        <w:rPr>
          <w:rFonts w:ascii="Calibri" w:hAnsi="Calibri" w:cs="Calibri"/>
        </w:rPr>
        <w:lastRenderedPageBreak/>
        <w:t xml:space="preserve">Luborsky, M.R. and Rubinstein, R.L. (1995) ‘Sampling in qualitative research: Rationale, issues, and methods’, </w:t>
      </w:r>
      <w:r w:rsidRPr="00C61053">
        <w:rPr>
          <w:rFonts w:ascii="Calibri" w:hAnsi="Calibri" w:cs="Calibri"/>
          <w:i/>
          <w:iCs/>
        </w:rPr>
        <w:t>Research on aging</w:t>
      </w:r>
      <w:r w:rsidRPr="00C61053">
        <w:rPr>
          <w:rFonts w:ascii="Calibri" w:hAnsi="Calibri" w:cs="Calibri"/>
        </w:rPr>
        <w:t>, 17(1), pp. 89–113.</w:t>
      </w:r>
    </w:p>
    <w:p w14:paraId="07909892" w14:textId="77777777" w:rsidR="0060262B" w:rsidRPr="00C61053" w:rsidRDefault="0060262B" w:rsidP="0060262B">
      <w:pPr>
        <w:pStyle w:val="Bibliography"/>
        <w:rPr>
          <w:rFonts w:ascii="Calibri" w:hAnsi="Calibri" w:cs="Calibri"/>
        </w:rPr>
      </w:pPr>
      <w:r w:rsidRPr="00C61053">
        <w:rPr>
          <w:rFonts w:ascii="Calibri" w:hAnsi="Calibri" w:cs="Calibri"/>
        </w:rPr>
        <w:t xml:space="preserve">Matteson, S.M. and Lincoln, Y.S. (2009) ‘Using Multiple Interviewers in Qualitative Research Studies: The Influence of Ethic of Care Behaviors in Research Interview Settings’, </w:t>
      </w:r>
      <w:r w:rsidRPr="00C61053">
        <w:rPr>
          <w:rFonts w:ascii="Calibri" w:hAnsi="Calibri" w:cs="Calibri"/>
          <w:i/>
          <w:iCs/>
        </w:rPr>
        <w:t>Qualitative inquiry</w:t>
      </w:r>
      <w:r w:rsidRPr="00C61053">
        <w:rPr>
          <w:rFonts w:ascii="Calibri" w:hAnsi="Calibri" w:cs="Calibri"/>
        </w:rPr>
        <w:t>, 15(4), pp. 659–674. doi:10.1177/1077800408330233.</w:t>
      </w:r>
    </w:p>
    <w:p w14:paraId="5139BD74" w14:textId="77777777" w:rsidR="0060262B" w:rsidRPr="00C61053" w:rsidRDefault="0060262B" w:rsidP="0060262B">
      <w:pPr>
        <w:pStyle w:val="Bibliography"/>
        <w:rPr>
          <w:rFonts w:ascii="Calibri" w:hAnsi="Calibri" w:cs="Calibri"/>
        </w:rPr>
      </w:pPr>
      <w:r w:rsidRPr="00C61053">
        <w:rPr>
          <w:rFonts w:ascii="Calibri" w:hAnsi="Calibri" w:cs="Calibri"/>
        </w:rPr>
        <w:t xml:space="preserve">‘Maximum Variation Sampling’ (2008) </w:t>
      </w:r>
      <w:r w:rsidRPr="00C61053">
        <w:rPr>
          <w:rFonts w:ascii="Calibri" w:hAnsi="Calibri" w:cs="Calibri"/>
          <w:i/>
          <w:iCs/>
        </w:rPr>
        <w:t>The SAGE Encyclopedia of Qualitative Research Methods</w:t>
      </w:r>
      <w:r w:rsidRPr="00C61053">
        <w:rPr>
          <w:rFonts w:ascii="Calibri" w:hAnsi="Calibri" w:cs="Calibri"/>
        </w:rPr>
        <w:t xml:space="preserve"> [Preprint], (Generic). Available at: https://go.exlibris.link/cDNk8qWz.</w:t>
      </w:r>
    </w:p>
    <w:p w14:paraId="2F25EF9F" w14:textId="77777777" w:rsidR="0060262B" w:rsidRPr="00C61053" w:rsidRDefault="0060262B" w:rsidP="0060262B">
      <w:pPr>
        <w:pStyle w:val="Bibliography"/>
        <w:rPr>
          <w:rFonts w:ascii="Calibri" w:hAnsi="Calibri" w:cs="Calibri"/>
        </w:rPr>
      </w:pPr>
      <w:r w:rsidRPr="00C61053">
        <w:rPr>
          <w:rFonts w:ascii="Calibri" w:hAnsi="Calibri" w:cs="Calibri"/>
        </w:rPr>
        <w:t xml:space="preserve">McClean, S. </w:t>
      </w:r>
      <w:r w:rsidRPr="00C61053">
        <w:rPr>
          <w:rFonts w:ascii="Calibri" w:hAnsi="Calibri" w:cs="Calibri"/>
          <w:i/>
          <w:iCs/>
        </w:rPr>
        <w:t>et al.</w:t>
      </w:r>
      <w:r w:rsidRPr="00C61053">
        <w:rPr>
          <w:rFonts w:ascii="Calibri" w:hAnsi="Calibri" w:cs="Calibri"/>
        </w:rPr>
        <w:t xml:space="preserve"> (2020) </w:t>
      </w:r>
      <w:r w:rsidRPr="00C61053">
        <w:rPr>
          <w:rFonts w:ascii="Calibri" w:hAnsi="Calibri" w:cs="Calibri"/>
          <w:i/>
          <w:iCs/>
        </w:rPr>
        <w:t>Research methods for public health</w:t>
      </w:r>
      <w:r w:rsidRPr="00C61053">
        <w:rPr>
          <w:rFonts w:ascii="Calibri" w:hAnsi="Calibri" w:cs="Calibri"/>
        </w:rPr>
        <w:t>. Los Angeles: SAGE (Book, Whole). Available at: https://go.exlibris.link/YjjH4GBd.</w:t>
      </w:r>
    </w:p>
    <w:p w14:paraId="5D66707D" w14:textId="77777777" w:rsidR="0060262B" w:rsidRPr="00C61053" w:rsidRDefault="0060262B" w:rsidP="0060262B">
      <w:pPr>
        <w:pStyle w:val="Bibliography"/>
        <w:rPr>
          <w:rFonts w:ascii="Calibri" w:hAnsi="Calibri" w:cs="Calibri"/>
        </w:rPr>
      </w:pPr>
      <w:r w:rsidRPr="00C61053">
        <w:rPr>
          <w:rFonts w:ascii="Calibri" w:hAnsi="Calibri" w:cs="Calibri"/>
        </w:rPr>
        <w:t xml:space="preserve">McCrae, N. and Purssell, E. (2016) ‘Is it really theoretical? A review of sampling in grounded theory studies in nursing journals’, </w:t>
      </w:r>
      <w:r w:rsidRPr="00C61053">
        <w:rPr>
          <w:rFonts w:ascii="Calibri" w:hAnsi="Calibri" w:cs="Calibri"/>
          <w:i/>
          <w:iCs/>
        </w:rPr>
        <w:t>Journal of advanced nursing</w:t>
      </w:r>
      <w:r w:rsidRPr="00C61053">
        <w:rPr>
          <w:rFonts w:ascii="Calibri" w:hAnsi="Calibri" w:cs="Calibri"/>
        </w:rPr>
        <w:t>, 72(10), pp. 2284–2293. doi:10.1111/jan.12986.</w:t>
      </w:r>
    </w:p>
    <w:p w14:paraId="3DF6616C" w14:textId="77777777" w:rsidR="0060262B" w:rsidRPr="00C61053" w:rsidRDefault="0060262B" w:rsidP="0060262B">
      <w:pPr>
        <w:pStyle w:val="Bibliography"/>
        <w:rPr>
          <w:rFonts w:ascii="Calibri" w:hAnsi="Calibri" w:cs="Calibri"/>
        </w:rPr>
      </w:pPr>
      <w:r w:rsidRPr="00C61053">
        <w:rPr>
          <w:rFonts w:ascii="Calibri" w:hAnsi="Calibri" w:cs="Calibri"/>
        </w:rPr>
        <w:t xml:space="preserve">Morse, J.M. (2010) ‘“Cherry Picking”: Writing From Thin Data’, </w:t>
      </w:r>
      <w:r w:rsidRPr="00C61053">
        <w:rPr>
          <w:rFonts w:ascii="Calibri" w:hAnsi="Calibri" w:cs="Calibri"/>
          <w:i/>
          <w:iCs/>
        </w:rPr>
        <w:t>Qualitative health research</w:t>
      </w:r>
      <w:r w:rsidRPr="00C61053">
        <w:rPr>
          <w:rFonts w:ascii="Calibri" w:hAnsi="Calibri" w:cs="Calibri"/>
        </w:rPr>
        <w:t>, 20(1), pp. 3–3. doi:10.1177/1049732309354285.</w:t>
      </w:r>
    </w:p>
    <w:p w14:paraId="3004494C" w14:textId="77777777" w:rsidR="0060262B" w:rsidRPr="00C61053" w:rsidRDefault="0060262B" w:rsidP="0060262B">
      <w:pPr>
        <w:pStyle w:val="Bibliography"/>
        <w:rPr>
          <w:rFonts w:ascii="Calibri" w:hAnsi="Calibri" w:cs="Calibri"/>
        </w:rPr>
      </w:pPr>
      <w:r w:rsidRPr="00C61053">
        <w:rPr>
          <w:rFonts w:ascii="Calibri" w:hAnsi="Calibri" w:cs="Calibri"/>
        </w:rPr>
        <w:t xml:space="preserve">Patton, M.Q. (1990) </w:t>
      </w:r>
      <w:r w:rsidRPr="00C61053">
        <w:rPr>
          <w:rFonts w:ascii="Calibri" w:hAnsi="Calibri" w:cs="Calibri"/>
          <w:i/>
          <w:iCs/>
        </w:rPr>
        <w:t>Qualitative evaluation and research methods</w:t>
      </w:r>
      <w:r w:rsidRPr="00C61053">
        <w:rPr>
          <w:rFonts w:ascii="Calibri" w:hAnsi="Calibri" w:cs="Calibri"/>
        </w:rPr>
        <w:t>. SAGE Publications, inc.</w:t>
      </w:r>
    </w:p>
    <w:p w14:paraId="2F7CB304" w14:textId="77777777" w:rsidR="0060262B" w:rsidRPr="00C61053" w:rsidRDefault="0060262B" w:rsidP="0060262B">
      <w:pPr>
        <w:pStyle w:val="Bibliography"/>
        <w:rPr>
          <w:rFonts w:ascii="Calibri" w:hAnsi="Calibri" w:cs="Calibri"/>
        </w:rPr>
      </w:pPr>
      <w:r w:rsidRPr="00C61053">
        <w:rPr>
          <w:rFonts w:ascii="Calibri" w:hAnsi="Calibri" w:cs="Calibri"/>
        </w:rPr>
        <w:t xml:space="preserve">Pope, C., Ziebland, S. and Mays, N. (2000) ‘Qualitative Research in Health Care: Analysing Qualitative Data’, </w:t>
      </w:r>
      <w:r w:rsidRPr="00C61053">
        <w:rPr>
          <w:rFonts w:ascii="Calibri" w:hAnsi="Calibri" w:cs="Calibri"/>
          <w:i/>
          <w:iCs/>
        </w:rPr>
        <w:t>BMJ. British medical journal (Clinical research ed.)</w:t>
      </w:r>
      <w:r w:rsidRPr="00C61053">
        <w:rPr>
          <w:rFonts w:ascii="Calibri" w:hAnsi="Calibri" w:cs="Calibri"/>
        </w:rPr>
        <w:t>, 320(7227), pp. 114–116. doi:10.1136/bmj.320.7227.114.</w:t>
      </w:r>
    </w:p>
    <w:p w14:paraId="5DEC6217" w14:textId="77777777" w:rsidR="0060262B" w:rsidRPr="00C61053" w:rsidRDefault="0060262B" w:rsidP="0060262B">
      <w:pPr>
        <w:pStyle w:val="Bibliography"/>
        <w:rPr>
          <w:rFonts w:ascii="Calibri" w:hAnsi="Calibri" w:cs="Calibri"/>
        </w:rPr>
      </w:pPr>
      <w:r w:rsidRPr="00C61053">
        <w:rPr>
          <w:rFonts w:ascii="Calibri" w:hAnsi="Calibri" w:cs="Calibri"/>
        </w:rPr>
        <w:t xml:space="preserve">Råheim, M. </w:t>
      </w:r>
      <w:r w:rsidRPr="00C61053">
        <w:rPr>
          <w:rFonts w:ascii="Calibri" w:hAnsi="Calibri" w:cs="Calibri"/>
          <w:i/>
          <w:iCs/>
        </w:rPr>
        <w:t>et al.</w:t>
      </w:r>
      <w:r w:rsidRPr="00C61053">
        <w:rPr>
          <w:rFonts w:ascii="Calibri" w:hAnsi="Calibri" w:cs="Calibri"/>
        </w:rPr>
        <w:t xml:space="preserve"> (2016) ‘Researcher-researched relationship in qualitative research: Shifts in positions and researcher vulnerability’, </w:t>
      </w:r>
      <w:r w:rsidRPr="00C61053">
        <w:rPr>
          <w:rFonts w:ascii="Calibri" w:hAnsi="Calibri" w:cs="Calibri"/>
          <w:i/>
          <w:iCs/>
        </w:rPr>
        <w:t>International journal of qualitative studies on health and well-being</w:t>
      </w:r>
      <w:r w:rsidRPr="00C61053">
        <w:rPr>
          <w:rFonts w:ascii="Calibri" w:hAnsi="Calibri" w:cs="Calibri"/>
        </w:rPr>
        <w:t>, 11(1), pp. 30996–12. doi:10.3402/qhw.v11.30996.</w:t>
      </w:r>
    </w:p>
    <w:p w14:paraId="507BEAB1" w14:textId="77777777" w:rsidR="0060262B" w:rsidRPr="00C61053" w:rsidRDefault="0060262B" w:rsidP="0060262B">
      <w:pPr>
        <w:pStyle w:val="Bibliography"/>
        <w:rPr>
          <w:rFonts w:ascii="Calibri" w:hAnsi="Calibri" w:cs="Calibri"/>
        </w:rPr>
      </w:pPr>
      <w:r w:rsidRPr="00C61053">
        <w:rPr>
          <w:rFonts w:ascii="Calibri" w:hAnsi="Calibri" w:cs="Calibri"/>
        </w:rPr>
        <w:t xml:space="preserve">Robinson, O.C. (2014) ‘Sampling in Interview-Based Qualitative Research: A Theoretical and Practical Guide’, </w:t>
      </w:r>
      <w:r w:rsidRPr="00C61053">
        <w:rPr>
          <w:rFonts w:ascii="Calibri" w:hAnsi="Calibri" w:cs="Calibri"/>
          <w:i/>
          <w:iCs/>
        </w:rPr>
        <w:t>Qualitative research in psychology</w:t>
      </w:r>
      <w:r w:rsidRPr="00C61053">
        <w:rPr>
          <w:rFonts w:ascii="Calibri" w:hAnsi="Calibri" w:cs="Calibri"/>
        </w:rPr>
        <w:t>, 11(1), pp. 25–41. doi:10.1080/14780887.2013.801543.</w:t>
      </w:r>
    </w:p>
    <w:p w14:paraId="3CE75614" w14:textId="77777777" w:rsidR="0060262B" w:rsidRPr="00C61053" w:rsidRDefault="0060262B" w:rsidP="0060262B">
      <w:pPr>
        <w:pStyle w:val="Bibliography"/>
        <w:rPr>
          <w:rFonts w:ascii="Calibri" w:hAnsi="Calibri" w:cs="Calibri"/>
        </w:rPr>
      </w:pPr>
      <w:r w:rsidRPr="00C61053">
        <w:rPr>
          <w:rFonts w:ascii="Calibri" w:hAnsi="Calibri" w:cs="Calibri"/>
        </w:rPr>
        <w:t xml:space="preserve">Silverman, D. (2011) </w:t>
      </w:r>
      <w:r w:rsidRPr="00C61053">
        <w:rPr>
          <w:rFonts w:ascii="Calibri" w:hAnsi="Calibri" w:cs="Calibri"/>
          <w:i/>
          <w:iCs/>
        </w:rPr>
        <w:t>Interpreting qualitative data: a guide to the principles of qualitative research</w:t>
      </w:r>
      <w:r w:rsidRPr="00C61053">
        <w:rPr>
          <w:rFonts w:ascii="Calibri" w:hAnsi="Calibri" w:cs="Calibri"/>
        </w:rPr>
        <w:t>. 4th edn. London: SAGE (Book, Whole). Available at: https://go.exlibris.link/061bKr6c.</w:t>
      </w:r>
    </w:p>
    <w:p w14:paraId="11DE0593" w14:textId="77777777" w:rsidR="0060262B" w:rsidRPr="00C61053" w:rsidRDefault="0060262B" w:rsidP="0060262B">
      <w:pPr>
        <w:pStyle w:val="Bibliography"/>
        <w:rPr>
          <w:rFonts w:ascii="Calibri" w:hAnsi="Calibri" w:cs="Calibri"/>
        </w:rPr>
      </w:pPr>
      <w:r w:rsidRPr="00C61053">
        <w:rPr>
          <w:rFonts w:ascii="Calibri" w:hAnsi="Calibri" w:cs="Calibri"/>
        </w:rPr>
        <w:t xml:space="preserve">Stratton, S.J. (2021) ‘Population Research: Convenience Sampling Strategies’, </w:t>
      </w:r>
      <w:r w:rsidRPr="00C61053">
        <w:rPr>
          <w:rFonts w:ascii="Calibri" w:hAnsi="Calibri" w:cs="Calibri"/>
          <w:i/>
          <w:iCs/>
        </w:rPr>
        <w:t>Prehospital and disaster medicine</w:t>
      </w:r>
      <w:r w:rsidRPr="00C61053">
        <w:rPr>
          <w:rFonts w:ascii="Calibri" w:hAnsi="Calibri" w:cs="Calibri"/>
        </w:rPr>
        <w:t>, 36(4), pp. 373–374. doi:10.1017/S1049023X21000649.</w:t>
      </w:r>
    </w:p>
    <w:p w14:paraId="0D8896BF" w14:textId="77777777" w:rsidR="0060262B" w:rsidRPr="00C61053" w:rsidRDefault="0060262B" w:rsidP="0060262B">
      <w:pPr>
        <w:pStyle w:val="Bibliography"/>
        <w:rPr>
          <w:rFonts w:ascii="Calibri" w:hAnsi="Calibri" w:cs="Calibri"/>
        </w:rPr>
      </w:pPr>
      <w:r w:rsidRPr="00C61053">
        <w:rPr>
          <w:rFonts w:ascii="Calibri" w:hAnsi="Calibri" w:cs="Calibri"/>
        </w:rPr>
        <w:t xml:space="preserve">The Stationary Office (2012) </w:t>
      </w:r>
      <w:r w:rsidRPr="00C61053">
        <w:rPr>
          <w:rFonts w:ascii="Calibri" w:hAnsi="Calibri" w:cs="Calibri"/>
          <w:i/>
          <w:iCs/>
        </w:rPr>
        <w:t>Caring For Our Future: reforming care and support</w:t>
      </w:r>
      <w:r w:rsidRPr="00C61053">
        <w:rPr>
          <w:rFonts w:ascii="Calibri" w:hAnsi="Calibri" w:cs="Calibri"/>
        </w:rPr>
        <w:t>. Available at: https://www.gov.uk/government/publications/caring-for-our-future-reforming-care-and-support (Accessed: 4 April 2022).</w:t>
      </w:r>
    </w:p>
    <w:p w14:paraId="4C0BD5A8" w14:textId="77777777" w:rsidR="0060262B" w:rsidRPr="00C61053" w:rsidRDefault="0060262B" w:rsidP="0060262B">
      <w:pPr>
        <w:pStyle w:val="Bibliography"/>
        <w:rPr>
          <w:rFonts w:ascii="Calibri" w:hAnsi="Calibri" w:cs="Calibri"/>
        </w:rPr>
      </w:pPr>
      <w:r w:rsidRPr="00C61053">
        <w:rPr>
          <w:rFonts w:ascii="Calibri" w:hAnsi="Calibri" w:cs="Calibri"/>
        </w:rPr>
        <w:t xml:space="preserve">Thornberg, R. and Charmaz, K. (2013) ‘Grounded Theory and Theoretical Coding’, </w:t>
      </w:r>
      <w:r w:rsidRPr="00C61053">
        <w:rPr>
          <w:rFonts w:ascii="Calibri" w:hAnsi="Calibri" w:cs="Calibri"/>
          <w:i/>
          <w:iCs/>
        </w:rPr>
        <w:t>The SAGE Handbook of Qualitative Data Analysis</w:t>
      </w:r>
      <w:r w:rsidRPr="00C61053">
        <w:rPr>
          <w:rFonts w:ascii="Calibri" w:hAnsi="Calibri" w:cs="Calibri"/>
        </w:rPr>
        <w:t>, (Generic), pp. 169–169.</w:t>
      </w:r>
    </w:p>
    <w:p w14:paraId="7D1077AD" w14:textId="77777777" w:rsidR="0060262B" w:rsidRPr="00C61053" w:rsidRDefault="0060262B" w:rsidP="0060262B">
      <w:pPr>
        <w:pStyle w:val="Bibliography"/>
        <w:rPr>
          <w:rFonts w:ascii="Calibri" w:hAnsi="Calibri" w:cs="Calibri"/>
        </w:rPr>
      </w:pPr>
      <w:r w:rsidRPr="00C61053">
        <w:rPr>
          <w:rFonts w:ascii="Calibri" w:hAnsi="Calibri" w:cs="Calibri"/>
        </w:rPr>
        <w:t xml:space="preserve">Tolley, E.E. (2016) </w:t>
      </w:r>
      <w:r w:rsidRPr="00C61053">
        <w:rPr>
          <w:rFonts w:ascii="Calibri" w:hAnsi="Calibri" w:cs="Calibri"/>
          <w:i/>
          <w:iCs/>
        </w:rPr>
        <w:t>Qualitative methods in public health: a field guide for applied research</w:t>
      </w:r>
      <w:r w:rsidRPr="00C61053">
        <w:rPr>
          <w:rFonts w:ascii="Calibri" w:hAnsi="Calibri" w:cs="Calibri"/>
        </w:rPr>
        <w:t>. Second. San Francisco, CA: Wiley (Book, Whole). Available at: https://go.exlibris.link/XhxwY7kq.</w:t>
      </w:r>
    </w:p>
    <w:p w14:paraId="7BCC2C64" w14:textId="77777777" w:rsidR="0060262B" w:rsidRPr="00C61053" w:rsidRDefault="0060262B" w:rsidP="0060262B">
      <w:pPr>
        <w:pStyle w:val="Bibliography"/>
        <w:rPr>
          <w:rFonts w:ascii="Calibri" w:hAnsi="Calibri" w:cs="Calibri"/>
        </w:rPr>
      </w:pPr>
      <w:r w:rsidRPr="00C61053">
        <w:rPr>
          <w:rFonts w:ascii="Calibri" w:hAnsi="Calibri" w:cs="Calibri"/>
        </w:rPr>
        <w:t xml:space="preserve">Van Manen, M. (1990) </w:t>
      </w:r>
      <w:r w:rsidRPr="00C61053">
        <w:rPr>
          <w:rFonts w:ascii="Calibri" w:hAnsi="Calibri" w:cs="Calibri"/>
          <w:i/>
          <w:iCs/>
        </w:rPr>
        <w:t>Researching lived experience: human science for an action sensitive pedagogy</w:t>
      </w:r>
      <w:r w:rsidRPr="00C61053">
        <w:rPr>
          <w:rFonts w:ascii="Calibri" w:hAnsi="Calibri" w:cs="Calibri"/>
        </w:rPr>
        <w:t>. Althouse (Book, Whole). Available at: https://go.exlibris.link/cjDyNjt4.</w:t>
      </w:r>
    </w:p>
    <w:p w14:paraId="62D004F7" w14:textId="77777777" w:rsidR="0060262B" w:rsidRPr="00C61053" w:rsidRDefault="0060262B" w:rsidP="0060262B">
      <w:pPr>
        <w:pStyle w:val="Bibliography"/>
        <w:rPr>
          <w:rFonts w:ascii="Calibri" w:hAnsi="Calibri" w:cs="Calibri"/>
        </w:rPr>
      </w:pPr>
      <w:r w:rsidRPr="00C61053">
        <w:rPr>
          <w:rFonts w:ascii="Calibri" w:hAnsi="Calibri" w:cs="Calibri"/>
        </w:rPr>
        <w:lastRenderedPageBreak/>
        <w:t xml:space="preserve">Xu, M. and Storr, G. (2015) ‘Learning the Concept of Researcher as Instrument in Qualitative Research’, </w:t>
      </w:r>
      <w:r w:rsidRPr="00C61053">
        <w:rPr>
          <w:rFonts w:ascii="Calibri" w:hAnsi="Calibri" w:cs="Calibri"/>
          <w:i/>
          <w:iCs/>
        </w:rPr>
        <w:t>Qualitative report</w:t>
      </w:r>
      <w:r w:rsidRPr="00C61053">
        <w:rPr>
          <w:rFonts w:ascii="Calibri" w:hAnsi="Calibri" w:cs="Calibri"/>
        </w:rPr>
        <w:t xml:space="preserve"> [Preprint], (Journal Article). doi:10.46743/2160-3715/2012.1768.</w:t>
      </w:r>
    </w:p>
    <w:p w14:paraId="615B75AF" w14:textId="77777777" w:rsidR="0060262B" w:rsidRPr="00EE7CEB" w:rsidRDefault="0060262B" w:rsidP="0060262B">
      <w:pPr>
        <w:spacing w:after="0" w:line="240" w:lineRule="auto"/>
        <w:rPr>
          <w:rFonts w:eastAsia="Times New Roman" w:cstheme="minorHAnsi"/>
          <w:b/>
          <w:bCs/>
          <w:lang w:eastAsia="en-GB"/>
        </w:rPr>
      </w:pPr>
      <w:r>
        <w:rPr>
          <w:rFonts w:eastAsia="Times New Roman" w:cstheme="minorHAnsi"/>
          <w:lang w:eastAsia="en-GB"/>
        </w:rPr>
        <w:fldChar w:fldCharType="end"/>
      </w:r>
    </w:p>
    <w:p w14:paraId="6A8F1811" w14:textId="77777777" w:rsidR="00A87B5F" w:rsidRDefault="00A87B5F"/>
    <w:sectPr w:rsidR="00A87B5F">
      <w:head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52A8C" w14:textId="77777777" w:rsidR="006A0D1F" w:rsidRDefault="006A0D1F" w:rsidP="006A0D1F">
      <w:pPr>
        <w:spacing w:after="0" w:line="240" w:lineRule="auto"/>
      </w:pPr>
      <w:r>
        <w:separator/>
      </w:r>
    </w:p>
  </w:endnote>
  <w:endnote w:type="continuationSeparator" w:id="0">
    <w:p w14:paraId="0701A152" w14:textId="77777777" w:rsidR="006A0D1F" w:rsidRDefault="006A0D1F" w:rsidP="006A0D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854EDF" w14:textId="77777777" w:rsidR="000E7EEF" w:rsidRDefault="000E7E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9161099"/>
      <w:docPartObj>
        <w:docPartGallery w:val="Page Numbers (Bottom of Page)"/>
        <w:docPartUnique/>
      </w:docPartObj>
    </w:sdtPr>
    <w:sdtEndPr>
      <w:rPr>
        <w:noProof/>
      </w:rPr>
    </w:sdtEndPr>
    <w:sdtContent>
      <w:p w14:paraId="57BFCF0C" w14:textId="116E290F" w:rsidR="006A0D1F" w:rsidRDefault="006A0D1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78E473A" w14:textId="77777777" w:rsidR="006A0D1F" w:rsidRDefault="006A0D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DBDB1" w14:textId="77777777" w:rsidR="000E7EEF" w:rsidRDefault="000E7EE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6EBCD" w14:textId="77777777" w:rsidR="0060262B" w:rsidRDefault="006026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E301B0" w14:textId="77777777" w:rsidR="0060262B" w:rsidRDefault="0060262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738350" w14:textId="77777777" w:rsidR="0060262B" w:rsidRDefault="006026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6FFC6F" w14:textId="77777777" w:rsidR="006A0D1F" w:rsidRDefault="006A0D1F" w:rsidP="006A0D1F">
      <w:pPr>
        <w:spacing w:after="0" w:line="240" w:lineRule="auto"/>
      </w:pPr>
      <w:r>
        <w:separator/>
      </w:r>
    </w:p>
  </w:footnote>
  <w:footnote w:type="continuationSeparator" w:id="0">
    <w:p w14:paraId="49C13D53" w14:textId="77777777" w:rsidR="006A0D1F" w:rsidRDefault="006A0D1F" w:rsidP="006A0D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D78E8" w14:textId="77777777" w:rsidR="000E7EEF" w:rsidRDefault="000E7EE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7E1C2" w14:textId="3A331BF3" w:rsidR="006A0D1F" w:rsidRDefault="006A0D1F" w:rsidP="006A0D1F">
    <w:pPr>
      <w:pStyle w:val="Header"/>
    </w:pPr>
    <w:r>
      <w:t>Qualitative Research Coursework Part 1</w:t>
    </w:r>
    <w:r w:rsidR="009A2EA4">
      <w:t xml:space="preserve">    </w:t>
    </w:r>
  </w:p>
  <w:p w14:paraId="79FC9B3A" w14:textId="77777777" w:rsidR="006A0D1F" w:rsidRDefault="006A0D1F" w:rsidP="006A0D1F">
    <w:pPr>
      <w:pStyle w:val="Header"/>
    </w:pPr>
    <w:r w:rsidRPr="00F57032">
      <w:t>With reference to contemporary research studies, critically highlight the advantages and disadvantages of qualitative methodology to public health / health research.</w:t>
    </w:r>
  </w:p>
  <w:p w14:paraId="6ADBF269" w14:textId="77777777" w:rsidR="006A0D1F" w:rsidRDefault="006A0D1F" w:rsidP="006A0D1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FB275D" w14:textId="77777777" w:rsidR="000E7EEF" w:rsidRDefault="000E7EE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BEA161" w14:textId="77777777" w:rsidR="0060262B" w:rsidRDefault="0060262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11C36" w14:textId="55C3FB4A" w:rsidR="009A2EA4" w:rsidRPr="009A2EA4" w:rsidRDefault="0060262B" w:rsidP="00C61053">
    <w:pPr>
      <w:pStyle w:val="Header"/>
    </w:pPr>
    <w:r>
      <w:t xml:space="preserve">Qualitative Research Coursework Part 2: </w:t>
    </w:r>
    <w:r w:rsidR="009A2EA4">
      <w:t xml:space="preserve">   </w:t>
    </w:r>
  </w:p>
  <w:p w14:paraId="55F069F3" w14:textId="535679BE" w:rsidR="0060262B" w:rsidRDefault="0060262B">
    <w:pPr>
      <w:pStyle w:val="Header"/>
      <w:rPr>
        <w:rFonts w:eastAsia="Times New Roman" w:cstheme="minorHAnsi"/>
        <w:b/>
        <w:bCs/>
        <w:lang w:eastAsia="en-GB"/>
      </w:rPr>
    </w:pPr>
    <w:r w:rsidRPr="006A0D1F">
      <w:t xml:space="preserve">A critical appraisal of a qualitative research paper </w:t>
    </w:r>
    <w:r w:rsidR="009A2EA4">
      <w:t>“</w:t>
    </w:r>
    <w:r w:rsidRPr="00650530">
      <w:t>Barriers to Social Participation among Lonely</w:t>
    </w:r>
    <w:r>
      <w:t xml:space="preserve"> </w:t>
    </w:r>
    <w:r w:rsidRPr="00650530">
      <w:t>Older Adults: The Influence of Social Fears</w:t>
    </w:r>
    <w:r w:rsidR="009A2EA4">
      <w:t xml:space="preserve"> </w:t>
    </w:r>
    <w:r w:rsidRPr="00650530">
      <w:t>and Identity</w:t>
    </w:r>
    <w:r w:rsidR="009A2EA4">
      <w:t>”</w:t>
    </w:r>
    <w:r w:rsidRPr="00650530">
      <w:t xml:space="preserve"> </w:t>
    </w:r>
    <w:r w:rsidR="009A2EA4">
      <w:rPr>
        <w:rFonts w:eastAsia="Times New Roman" w:cstheme="minorHAnsi"/>
        <w:b/>
        <w:bCs/>
        <w:lang w:eastAsia="en-GB"/>
      </w:rPr>
      <w:fldChar w:fldCharType="begin"/>
    </w:r>
    <w:r w:rsidR="009A2EA4">
      <w:rPr>
        <w:rFonts w:eastAsia="Times New Roman" w:cstheme="minorHAnsi"/>
        <w:b/>
        <w:bCs/>
        <w:lang w:eastAsia="en-GB"/>
      </w:rPr>
      <w:instrText xml:space="preserve"> ADDIN ZOTERO_ITEM CSL_CITATION {"citationID":"HEZStFqP","properties":{"formattedCitation":"(Goll {\\i{}et al.}, 2015)","plainCitation":"(Goll et al., 2015)","noteIndex":0},"citationItems":[{"id":613,"uris":["http://zotero.org/users/7392229/items/JD8NI9TR"],"itemData":{"id":613,"type":"article-journal","abstract":"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n\nAn inductive qualitative approach, based on semi-structured interviews and thematic analysis, was employed.\n\n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n\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INTRODUCTIO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METHOD:An inductive qualitative approach, based on semi-structured interviews and thematic analysis, was employed. RESULTS: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 DISCUSSIO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Introduction\n\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n\nMethod\n\nAn inductive qualitative approach, based on semi-structured interviews and thematic analysis, was employed.\n\nResults\n\n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n\nDiscussion\n\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An inductive qualitative approach, based on semi-structured interviews and thematic analysis, was employed.;INTRODUCTIO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METHODAn inductive qualitative approach, based on semi-structured interviews and thematic analysis, was employed. RESULTS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 DISCUSSIO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container-title":"PloS one","DOI":"10.1371/journal.pone.0116664","ISSN":"1932-6203","issue":"2","language":"English","note":"publisher-place: United States\npublisher: Public Library of Science","page":"e0116664-e0116664","title":"Barriers to social participation among lonely older adults: the influence of social fears and identity","volume":"10","author":[{"family":"Goll","given":"Johanna C."},{"family":"Charlesworth","given":"Georgina"},{"family":"Scior","given":"Katrina"},{"family":"Stott","given":"Joshua"}],"editor":[{"family":"Dorner","given":"Thomas Ernst"}],"issued":{"date-parts":[["2015"]]}}}],"schema":"https://github.com/citation-style-language/schema/raw/master/csl-citation.json"} </w:instrText>
    </w:r>
    <w:r w:rsidR="009A2EA4">
      <w:rPr>
        <w:rFonts w:eastAsia="Times New Roman" w:cstheme="minorHAnsi"/>
        <w:b/>
        <w:bCs/>
        <w:lang w:eastAsia="en-GB"/>
      </w:rPr>
      <w:fldChar w:fldCharType="separate"/>
    </w:r>
    <w:r w:rsidR="009A2EA4" w:rsidRPr="00C61053">
      <w:rPr>
        <w:rFonts w:ascii="Calibri" w:hAnsi="Calibri" w:cs="Calibri"/>
        <w:szCs w:val="24"/>
      </w:rPr>
      <w:t xml:space="preserve">(Goll </w:t>
    </w:r>
    <w:r w:rsidR="009A2EA4" w:rsidRPr="00C61053">
      <w:rPr>
        <w:rFonts w:ascii="Calibri" w:hAnsi="Calibri" w:cs="Calibri"/>
        <w:i/>
        <w:iCs/>
        <w:szCs w:val="24"/>
      </w:rPr>
      <w:t>et al.</w:t>
    </w:r>
    <w:r w:rsidR="009A2EA4" w:rsidRPr="00C61053">
      <w:rPr>
        <w:rFonts w:ascii="Calibri" w:hAnsi="Calibri" w:cs="Calibri"/>
        <w:szCs w:val="24"/>
      </w:rPr>
      <w:t>, 2015)</w:t>
    </w:r>
    <w:r w:rsidR="009A2EA4">
      <w:rPr>
        <w:rFonts w:eastAsia="Times New Roman" w:cstheme="minorHAnsi"/>
        <w:b/>
        <w:bCs/>
        <w:lang w:eastAsia="en-GB"/>
      </w:rPr>
      <w:fldChar w:fldCharType="end"/>
    </w:r>
    <w:r w:rsidR="009A2EA4">
      <w:rPr>
        <w:rFonts w:eastAsia="Times New Roman" w:cstheme="minorHAnsi"/>
        <w:b/>
        <w:bCs/>
        <w:lang w:eastAsia="en-GB"/>
      </w:rPr>
      <w:t>.</w:t>
    </w:r>
  </w:p>
  <w:p w14:paraId="7191DA22" w14:textId="77777777" w:rsidR="009A2EA4" w:rsidRDefault="009A2EA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3B4FF" w14:textId="77777777" w:rsidR="0060262B" w:rsidRDefault="0060262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DAEDCC" w14:textId="1C3264F1" w:rsidR="006A0D1F" w:rsidRDefault="006A0D1F" w:rsidP="006A0D1F">
    <w:pPr>
      <w:pStyle w:val="Header"/>
    </w:pPr>
    <w:r>
      <w:t>Qualitative Research Coursework Part 2</w:t>
    </w:r>
    <w:r w:rsidR="00650530">
      <w:t xml:space="preserve">: </w:t>
    </w:r>
    <w:r w:rsidRPr="006A0D1F">
      <w:t xml:space="preserve">A critical appraisal of a qualitative research paper </w:t>
    </w:r>
  </w:p>
  <w:p w14:paraId="2F98BB41" w14:textId="4CB32280" w:rsidR="00650530" w:rsidRPr="00650530" w:rsidRDefault="00650530" w:rsidP="00650530">
    <w:pPr>
      <w:pStyle w:val="Header"/>
    </w:pPr>
    <w:r w:rsidRPr="00650530">
      <w:t>Barriers to Social Participation among Lonely</w:t>
    </w:r>
    <w:r>
      <w:t xml:space="preserve"> </w:t>
    </w:r>
    <w:r w:rsidRPr="00650530">
      <w:t>Older Adults: The Influence of Social Fears</w:t>
    </w:r>
  </w:p>
  <w:p w14:paraId="1EDAEC00" w14:textId="2B992A0C" w:rsidR="00650530" w:rsidRDefault="00650530" w:rsidP="00650530">
    <w:pPr>
      <w:pStyle w:val="Header"/>
    </w:pPr>
    <w:r w:rsidRPr="00650530">
      <w:t xml:space="preserve">and Identity </w:t>
    </w:r>
    <w:r>
      <w:rPr>
        <w:rFonts w:eastAsia="Times New Roman" w:cstheme="minorHAnsi"/>
        <w:b/>
        <w:bCs/>
        <w:lang w:eastAsia="en-GB"/>
      </w:rPr>
      <w:fldChar w:fldCharType="begin"/>
    </w:r>
    <w:r>
      <w:rPr>
        <w:rFonts w:eastAsia="Times New Roman" w:cstheme="minorHAnsi"/>
        <w:b/>
        <w:bCs/>
        <w:lang w:eastAsia="en-GB"/>
      </w:rPr>
      <w:instrText xml:space="preserve"> ADDIN ZOTERO_ITEM CSL_CITATION {"citationID":"HEZStFqP","properties":{"formattedCitation":"(Goll {\\i{}et al.}, 2015)","plainCitation":"(Goll et al., 2015)","noteIndex":0},"citationItems":[{"id":613,"uris":["http://zotero.org/users/7392229/items/JD8NI9TR"],"itemData":{"id":613,"type":"article-journal","abstract":"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n\nAn inductive qualitative approach, based on semi-structured interviews and thematic analysis, was employed.\n\n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n\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INTRODUCTIO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METHOD:An inductive qualitative approach, based on semi-structured interviews and thematic analysis, was employed. RESULTS: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 DISCUSSIO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Introduction\n\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n\nMethod\n\nAn inductive qualitative approach, based on semi-structured interviews and thematic analysis, was employed.\n\nResults\n\n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n\nDiscussion\n\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An inductive qualitative approach, based on semi-structured interviews and thematic analysis, was employed.;INTRODUCTIONLoneliness among older adults is a major public health problem that may be associated with processes of social participation and identity. This study therefore sought to examine the relationship between social participation and identity in a sample of lonely older adults living independently in London, England. METHODAn inductive qualitative approach, based on semi-structured interviews and thematic analysis, was employed. RESULTSParticipants commonly spoke of barriers to social participation that have been reported elsewhere, including illness/disability, loss of contact with friends/relatives, lack of a supportive community, and lack of acceptable social opportunities. However, novel findings were also derived. In particular, participants commonly minimised the difficulties they faced alone, and described attempts to avoid social opportunities. These behaviours were linked to fears about engaging in social participation opportunities, including fears of social rejection and/or exploitation, and fears of losing valued aspects of identity. DISCUSSIONIt is concluded that social participation amongst lonely older people will not improve through the removal of previously reported barriers alone; instead, older peoples' beliefs, fears and identities must be addressed. Suggestions for implementing these findings within community organisations are provided.;","container-title":"PloS one","DOI":"10.1371/journal.pone.0116664","ISSN":"1932-6203","issue":"2","language":"English","note":"publisher-place: United States\npublisher: Public Library of Science","page":"e0116664-e0116664","title":"Barriers to social participation among lonely older adults: the influence of social fears and identity","volume":"10","author":[{"family":"Goll","given":"Johanna C."},{"family":"Charlesworth","given":"Georgina"},{"family":"Scior","given":"Katrina"},{"family":"Stott","given":"Joshua"}],"editor":[{"family":"Dorner","given":"Thomas Ernst"}],"issued":{"date-parts":[["2015"]]}}}],"schema":"https://github.com/citation-style-language/schema/raw/master/csl-citation.json"} </w:instrText>
    </w:r>
    <w:r>
      <w:rPr>
        <w:rFonts w:eastAsia="Times New Roman" w:cstheme="minorHAnsi"/>
        <w:b/>
        <w:bCs/>
        <w:lang w:eastAsia="en-GB"/>
      </w:rPr>
      <w:fldChar w:fldCharType="separate"/>
    </w:r>
    <w:r w:rsidRPr="00C61053">
      <w:rPr>
        <w:rFonts w:ascii="Calibri" w:hAnsi="Calibri" w:cs="Calibri"/>
        <w:szCs w:val="24"/>
      </w:rPr>
      <w:t xml:space="preserve">(Goll </w:t>
    </w:r>
    <w:r w:rsidRPr="00C61053">
      <w:rPr>
        <w:rFonts w:ascii="Calibri" w:hAnsi="Calibri" w:cs="Calibri"/>
        <w:i/>
        <w:iCs/>
        <w:szCs w:val="24"/>
      </w:rPr>
      <w:t>et al.</w:t>
    </w:r>
    <w:r w:rsidRPr="00C61053">
      <w:rPr>
        <w:rFonts w:ascii="Calibri" w:hAnsi="Calibri" w:cs="Calibri"/>
        <w:szCs w:val="24"/>
      </w:rPr>
      <w:t>, 2015)</w:t>
    </w:r>
    <w:r>
      <w:rPr>
        <w:rFonts w:eastAsia="Times New Roman" w:cstheme="minorHAnsi"/>
        <w:b/>
        <w:bCs/>
        <w:lang w:eastAsia="en-GB"/>
      </w:rPr>
      <w:fldChar w:fldCharType="end"/>
    </w:r>
  </w:p>
  <w:p w14:paraId="4AEE5D67" w14:textId="77777777" w:rsidR="006A0D1F" w:rsidRDefault="006A0D1F" w:rsidP="006A0D1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D062D3"/>
    <w:multiLevelType w:val="hybridMultilevel"/>
    <w:tmpl w:val="C9344D5A"/>
    <w:lvl w:ilvl="0" w:tplc="47C4BD2E">
      <w:start w:val="1"/>
      <w:numFmt w:val="decimal"/>
      <w:lvlText w:val="%1."/>
      <w:lvlJc w:val="left"/>
      <w:pPr>
        <w:ind w:left="1440" w:hanging="360"/>
      </w:pPr>
      <w:rPr>
        <w:b/>
        <w:bCs/>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16cid:durableId="2116165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0D1F"/>
    <w:rsid w:val="000E7EEF"/>
    <w:rsid w:val="002A61DB"/>
    <w:rsid w:val="002E5CD5"/>
    <w:rsid w:val="00452F1B"/>
    <w:rsid w:val="0060262B"/>
    <w:rsid w:val="00650530"/>
    <w:rsid w:val="006A0D1F"/>
    <w:rsid w:val="009119F7"/>
    <w:rsid w:val="009A2EA4"/>
    <w:rsid w:val="009D3406"/>
    <w:rsid w:val="00A87B5F"/>
    <w:rsid w:val="00CB743F"/>
    <w:rsid w:val="00D4504C"/>
    <w:rsid w:val="00D6510F"/>
    <w:rsid w:val="00F3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C11B44"/>
  <w15:chartTrackingRefBased/>
  <w15:docId w15:val="{0B686763-36A4-4B94-83E2-7FEF71E8F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0D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0D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0D1F"/>
  </w:style>
  <w:style w:type="paragraph" w:styleId="Footer">
    <w:name w:val="footer"/>
    <w:basedOn w:val="Normal"/>
    <w:link w:val="FooterChar"/>
    <w:uiPriority w:val="99"/>
    <w:unhideWhenUsed/>
    <w:rsid w:val="006A0D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0D1F"/>
  </w:style>
  <w:style w:type="paragraph" w:styleId="Bibliography">
    <w:name w:val="Bibliography"/>
    <w:basedOn w:val="Normal"/>
    <w:next w:val="Normal"/>
    <w:uiPriority w:val="37"/>
    <w:unhideWhenUsed/>
    <w:rsid w:val="006A0D1F"/>
    <w:pPr>
      <w:spacing w:after="240" w:line="240" w:lineRule="auto"/>
    </w:pPr>
  </w:style>
  <w:style w:type="paragraph" w:styleId="ListParagraph">
    <w:name w:val="List Paragraph"/>
    <w:basedOn w:val="Normal"/>
    <w:uiPriority w:val="34"/>
    <w:qFormat/>
    <w:rsid w:val="0060262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eader" Target="header4.xml"/><Relationship Id="rId18" Type="http://schemas.openxmlformats.org/officeDocument/2006/relationships/footer" Target="footer6.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header" Target="header6.xml"/><Relationship Id="rId2" Type="http://schemas.openxmlformats.org/officeDocument/2006/relationships/styles" Target="styles.xml"/><Relationship Id="rId16" Type="http://schemas.openxmlformats.org/officeDocument/2006/relationships/footer" Target="footer5.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footer" Target="footer4.xml"/><Relationship Id="rId10" Type="http://schemas.openxmlformats.org/officeDocument/2006/relationships/footer" Target="footer2.xml"/><Relationship Id="rId19" Type="http://schemas.openxmlformats.org/officeDocument/2006/relationships/header" Target="header7.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7</Pages>
  <Words>24590</Words>
  <Characters>140166</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ter Gittins</dc:creator>
  <cp:keywords/>
  <dc:description/>
  <cp:lastModifiedBy>Stuart McClean</cp:lastModifiedBy>
  <cp:revision>2</cp:revision>
  <dcterms:created xsi:type="dcterms:W3CDTF">2022-05-23T10:06:00Z</dcterms:created>
  <dcterms:modified xsi:type="dcterms:W3CDTF">2022-05-23T10:06:00Z</dcterms:modified>
</cp:coreProperties>
</file>